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716D32">
          <w:pPr>
            <w:pStyle w:val="Verzeichnis1"/>
            <w:rPr>
              <w:rFonts w:asciiTheme="minorHAnsi" w:eastAsiaTheme="minorEastAsia" w:hAnsiTheme="minorHAnsi" w:cstheme="minorBidi"/>
              <w:b w:val="0"/>
              <w:noProof/>
              <w:sz w:val="22"/>
              <w:szCs w:val="22"/>
              <w:lang w:eastAsia="en-GB"/>
            </w:rPr>
          </w:pPr>
          <w:hyperlink w:anchor="_Toc99022347" w:history="1">
            <w:r w:rsidR="005D3220" w:rsidRPr="00DF636F">
              <w:rPr>
                <w:rStyle w:val="Hyperlink"/>
                <w:rFonts w:eastAsiaTheme="majorEastAsia"/>
                <w:noProof/>
              </w:rPr>
              <w:t>2</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Related Work</w:t>
            </w:r>
            <w:r w:rsidR="005D3220">
              <w:rPr>
                <w:noProof/>
                <w:webHidden/>
              </w:rPr>
              <w:tab/>
            </w:r>
            <w:r w:rsidR="005D3220">
              <w:rPr>
                <w:noProof/>
                <w:webHidden/>
              </w:rPr>
              <w:fldChar w:fldCharType="begin"/>
            </w:r>
            <w:r w:rsidR="005D3220">
              <w:rPr>
                <w:noProof/>
                <w:webHidden/>
              </w:rPr>
              <w:instrText xml:space="preserve"> PAGEREF _Toc99022347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A9B6E4D" w14:textId="2C9238B7"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005D3220" w:rsidRPr="00DF636F">
              <w:rPr>
                <w:rStyle w:val="Hyperlink"/>
                <w:rFonts w:eastAsiaTheme="majorEastAsia"/>
                <w:noProof/>
              </w:rPr>
              <w:t>2.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nversational Artificial Intelligence</w:t>
            </w:r>
            <w:r w:rsidR="005D3220">
              <w:rPr>
                <w:noProof/>
                <w:webHidden/>
              </w:rPr>
              <w:tab/>
            </w:r>
            <w:r w:rsidR="005D3220">
              <w:rPr>
                <w:noProof/>
                <w:webHidden/>
              </w:rPr>
              <w:fldChar w:fldCharType="begin"/>
            </w:r>
            <w:r w:rsidR="005D3220">
              <w:rPr>
                <w:noProof/>
                <w:webHidden/>
              </w:rPr>
              <w:instrText xml:space="preserve"> PAGEREF _Toc99022348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7E3412A" w14:textId="378132BE"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005D3220" w:rsidRPr="00DF636F">
              <w:rPr>
                <w:rStyle w:val="Hyperlink"/>
                <w:rFonts w:eastAsiaTheme="majorEastAsia"/>
                <w:noProof/>
              </w:rPr>
              <w:t>2.1.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9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34479CC9" w14:textId="0B248D36"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005D3220" w:rsidRPr="00DF636F">
              <w:rPr>
                <w:rStyle w:val="Hyperlink"/>
                <w:rFonts w:eastAsiaTheme="majorEastAsia"/>
                <w:noProof/>
              </w:rPr>
              <w:t>2.1.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 of Conversational Agents</w:t>
            </w:r>
            <w:r w:rsidR="005D3220">
              <w:rPr>
                <w:noProof/>
                <w:webHidden/>
              </w:rPr>
              <w:tab/>
            </w:r>
            <w:r w:rsidR="005D3220">
              <w:rPr>
                <w:noProof/>
                <w:webHidden/>
              </w:rPr>
              <w:fldChar w:fldCharType="begin"/>
            </w:r>
            <w:r w:rsidR="005D3220">
              <w:rPr>
                <w:noProof/>
                <w:webHidden/>
              </w:rPr>
              <w:instrText xml:space="preserve"> PAGEREF _Toc99022350 \h </w:instrText>
            </w:r>
            <w:r w:rsidR="005D3220">
              <w:rPr>
                <w:noProof/>
                <w:webHidden/>
              </w:rPr>
            </w:r>
            <w:r w:rsidR="005D3220">
              <w:rPr>
                <w:noProof/>
                <w:webHidden/>
              </w:rPr>
              <w:fldChar w:fldCharType="separate"/>
            </w:r>
            <w:r w:rsidR="005D3220">
              <w:rPr>
                <w:noProof/>
                <w:webHidden/>
              </w:rPr>
              <w:t>13</w:t>
            </w:r>
            <w:r w:rsidR="005D3220">
              <w:rPr>
                <w:noProof/>
                <w:webHidden/>
              </w:rPr>
              <w:fldChar w:fldCharType="end"/>
            </w:r>
          </w:hyperlink>
        </w:p>
        <w:p w14:paraId="3A568B29" w14:textId="793277F0"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005D3220" w:rsidRPr="00DF636F">
              <w:rPr>
                <w:rStyle w:val="Hyperlink"/>
                <w:rFonts w:eastAsiaTheme="majorEastAsia"/>
                <w:noProof/>
              </w:rPr>
              <w:t>2.1.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pplication in the Cooking Domain</w:t>
            </w:r>
            <w:r w:rsidR="005D3220">
              <w:rPr>
                <w:noProof/>
                <w:webHidden/>
              </w:rPr>
              <w:tab/>
            </w:r>
            <w:r w:rsidR="005D3220">
              <w:rPr>
                <w:noProof/>
                <w:webHidden/>
              </w:rPr>
              <w:fldChar w:fldCharType="begin"/>
            </w:r>
            <w:r w:rsidR="005D3220">
              <w:rPr>
                <w:noProof/>
                <w:webHidden/>
              </w:rPr>
              <w:instrText xml:space="preserve"> PAGEREF _Toc99022351 \h </w:instrText>
            </w:r>
            <w:r w:rsidR="005D3220">
              <w:rPr>
                <w:noProof/>
                <w:webHidden/>
              </w:rPr>
            </w:r>
            <w:r w:rsidR="005D3220">
              <w:rPr>
                <w:noProof/>
                <w:webHidden/>
              </w:rPr>
              <w:fldChar w:fldCharType="separate"/>
            </w:r>
            <w:r w:rsidR="005D3220">
              <w:rPr>
                <w:noProof/>
                <w:webHidden/>
              </w:rPr>
              <w:t>14</w:t>
            </w:r>
            <w:r w:rsidR="005D3220">
              <w:rPr>
                <w:noProof/>
                <w:webHidden/>
              </w:rPr>
              <w:fldChar w:fldCharType="end"/>
            </w:r>
          </w:hyperlink>
        </w:p>
        <w:p w14:paraId="252569F4" w14:textId="4F3109C5"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005D3220" w:rsidRPr="00DF636F">
              <w:rPr>
                <w:rStyle w:val="Hyperlink"/>
                <w:rFonts w:eastAsiaTheme="majorEastAsia"/>
                <w:noProof/>
              </w:rPr>
              <w:t>2.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Language Processing with Deep Neural Networks</w:t>
            </w:r>
            <w:r w:rsidR="005D3220">
              <w:rPr>
                <w:noProof/>
                <w:webHidden/>
              </w:rPr>
              <w:tab/>
            </w:r>
            <w:r w:rsidR="005D3220">
              <w:rPr>
                <w:noProof/>
                <w:webHidden/>
              </w:rPr>
              <w:fldChar w:fldCharType="begin"/>
            </w:r>
            <w:r w:rsidR="005D3220">
              <w:rPr>
                <w:noProof/>
                <w:webHidden/>
              </w:rPr>
              <w:instrText xml:space="preserve"> PAGEREF _Toc99022352 \h </w:instrText>
            </w:r>
            <w:r w:rsidR="005D3220">
              <w:rPr>
                <w:noProof/>
                <w:webHidden/>
              </w:rPr>
            </w:r>
            <w:r w:rsidR="005D3220">
              <w:rPr>
                <w:noProof/>
                <w:webHidden/>
              </w:rPr>
              <w:fldChar w:fldCharType="separate"/>
            </w:r>
            <w:r w:rsidR="005D3220">
              <w:rPr>
                <w:noProof/>
                <w:webHidden/>
              </w:rPr>
              <w:t>16</w:t>
            </w:r>
            <w:r w:rsidR="005D3220">
              <w:rPr>
                <w:noProof/>
                <w:webHidden/>
              </w:rPr>
              <w:fldChar w:fldCharType="end"/>
            </w:r>
          </w:hyperlink>
        </w:p>
        <w:p w14:paraId="275E891D" w14:textId="6004B880"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005D3220" w:rsidRPr="00DF636F">
              <w:rPr>
                <w:rStyle w:val="Hyperlink"/>
                <w:rFonts w:eastAsiaTheme="majorEastAsia"/>
                <w:noProof/>
              </w:rPr>
              <w:t>2.2.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Word Embeddings</w:t>
            </w:r>
            <w:r w:rsidR="005D3220">
              <w:rPr>
                <w:noProof/>
                <w:webHidden/>
              </w:rPr>
              <w:tab/>
            </w:r>
            <w:r w:rsidR="005D3220">
              <w:rPr>
                <w:noProof/>
                <w:webHidden/>
              </w:rPr>
              <w:fldChar w:fldCharType="begin"/>
            </w:r>
            <w:r w:rsidR="005D3220">
              <w:rPr>
                <w:noProof/>
                <w:webHidden/>
              </w:rPr>
              <w:instrText xml:space="preserve"> PAGEREF _Toc99022353 \h </w:instrText>
            </w:r>
            <w:r w:rsidR="005D3220">
              <w:rPr>
                <w:noProof/>
                <w:webHidden/>
              </w:rPr>
            </w:r>
            <w:r w:rsidR="005D3220">
              <w:rPr>
                <w:noProof/>
                <w:webHidden/>
              </w:rPr>
              <w:fldChar w:fldCharType="separate"/>
            </w:r>
            <w:r w:rsidR="005D3220">
              <w:rPr>
                <w:noProof/>
                <w:webHidden/>
              </w:rPr>
              <w:t>17</w:t>
            </w:r>
            <w:r w:rsidR="005D3220">
              <w:rPr>
                <w:noProof/>
                <w:webHidden/>
              </w:rPr>
              <w:fldChar w:fldCharType="end"/>
            </w:r>
          </w:hyperlink>
        </w:p>
        <w:p w14:paraId="70BEDE58" w14:textId="18DA4A5B"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005D3220" w:rsidRPr="00DF636F">
              <w:rPr>
                <w:rStyle w:val="Hyperlink"/>
                <w:rFonts w:eastAsiaTheme="majorEastAsia"/>
                <w:noProof/>
              </w:rPr>
              <w:t>2.2.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rtificial Neural Networks</w:t>
            </w:r>
            <w:r w:rsidR="005D3220">
              <w:rPr>
                <w:noProof/>
                <w:webHidden/>
              </w:rPr>
              <w:tab/>
            </w:r>
            <w:r w:rsidR="005D3220">
              <w:rPr>
                <w:noProof/>
                <w:webHidden/>
              </w:rPr>
              <w:fldChar w:fldCharType="begin"/>
            </w:r>
            <w:r w:rsidR="005D3220">
              <w:rPr>
                <w:noProof/>
                <w:webHidden/>
              </w:rPr>
              <w:instrText xml:space="preserve"> PAGEREF _Toc99022354 \h </w:instrText>
            </w:r>
            <w:r w:rsidR="005D3220">
              <w:rPr>
                <w:noProof/>
                <w:webHidden/>
              </w:rPr>
            </w:r>
            <w:r w:rsidR="005D3220">
              <w:rPr>
                <w:noProof/>
                <w:webHidden/>
              </w:rPr>
              <w:fldChar w:fldCharType="separate"/>
            </w:r>
            <w:r w:rsidR="005D3220">
              <w:rPr>
                <w:noProof/>
                <w:webHidden/>
              </w:rPr>
              <w:t>19</w:t>
            </w:r>
            <w:r w:rsidR="005D3220">
              <w:rPr>
                <w:noProof/>
                <w:webHidden/>
              </w:rPr>
              <w:fldChar w:fldCharType="end"/>
            </w:r>
          </w:hyperlink>
        </w:p>
        <w:p w14:paraId="6564DABD" w14:textId="2A8DD29E"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005D3220" w:rsidRPr="00DF636F">
              <w:rPr>
                <w:rStyle w:val="Hyperlink"/>
                <w:rFonts w:eastAsiaTheme="majorEastAsia"/>
                <w:noProof/>
              </w:rPr>
              <w:t>2.2.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urrent Neural Networks</w:t>
            </w:r>
            <w:r w:rsidR="005D3220">
              <w:rPr>
                <w:noProof/>
                <w:webHidden/>
              </w:rPr>
              <w:tab/>
            </w:r>
            <w:r w:rsidR="005D3220">
              <w:rPr>
                <w:noProof/>
                <w:webHidden/>
              </w:rPr>
              <w:fldChar w:fldCharType="begin"/>
            </w:r>
            <w:r w:rsidR="005D3220">
              <w:rPr>
                <w:noProof/>
                <w:webHidden/>
              </w:rPr>
              <w:instrText xml:space="preserve"> PAGEREF _Toc99022355 \h </w:instrText>
            </w:r>
            <w:r w:rsidR="005D3220">
              <w:rPr>
                <w:noProof/>
                <w:webHidden/>
              </w:rPr>
            </w:r>
            <w:r w:rsidR="005D3220">
              <w:rPr>
                <w:noProof/>
                <w:webHidden/>
              </w:rPr>
              <w:fldChar w:fldCharType="separate"/>
            </w:r>
            <w:r w:rsidR="005D3220">
              <w:rPr>
                <w:noProof/>
                <w:webHidden/>
              </w:rPr>
              <w:t>21</w:t>
            </w:r>
            <w:r w:rsidR="005D3220">
              <w:rPr>
                <w:noProof/>
                <w:webHidden/>
              </w:rPr>
              <w:fldChar w:fldCharType="end"/>
            </w:r>
          </w:hyperlink>
        </w:p>
        <w:p w14:paraId="69287FC4" w14:textId="3D281534"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005D3220" w:rsidRPr="00DF636F">
              <w:rPr>
                <w:rStyle w:val="Hyperlink"/>
                <w:rFonts w:eastAsiaTheme="majorEastAsia"/>
                <w:noProof/>
              </w:rPr>
              <w:t>2.2.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Encoder-decoder Architecture</w:t>
            </w:r>
            <w:r w:rsidR="005D3220">
              <w:rPr>
                <w:noProof/>
                <w:webHidden/>
              </w:rPr>
              <w:tab/>
            </w:r>
            <w:r w:rsidR="005D3220">
              <w:rPr>
                <w:noProof/>
                <w:webHidden/>
              </w:rPr>
              <w:fldChar w:fldCharType="begin"/>
            </w:r>
            <w:r w:rsidR="005D3220">
              <w:rPr>
                <w:noProof/>
                <w:webHidden/>
              </w:rPr>
              <w:instrText xml:space="preserve"> PAGEREF _Toc99022356 \h </w:instrText>
            </w:r>
            <w:r w:rsidR="005D3220">
              <w:rPr>
                <w:noProof/>
                <w:webHidden/>
              </w:rPr>
            </w:r>
            <w:r w:rsidR="005D3220">
              <w:rPr>
                <w:noProof/>
                <w:webHidden/>
              </w:rPr>
              <w:fldChar w:fldCharType="separate"/>
            </w:r>
            <w:r w:rsidR="005D3220">
              <w:rPr>
                <w:noProof/>
                <w:webHidden/>
              </w:rPr>
              <w:t>23</w:t>
            </w:r>
            <w:r w:rsidR="005D3220">
              <w:rPr>
                <w:noProof/>
                <w:webHidden/>
              </w:rPr>
              <w:fldChar w:fldCharType="end"/>
            </w:r>
          </w:hyperlink>
        </w:p>
        <w:p w14:paraId="51BA6CC0" w14:textId="4E596C69"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005D3220" w:rsidRPr="00DF636F">
              <w:rPr>
                <w:rStyle w:val="Hyperlink"/>
                <w:rFonts w:eastAsiaTheme="majorEastAsia"/>
                <w:noProof/>
              </w:rPr>
              <w:t>2.2.5</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ttention</w:t>
            </w:r>
            <w:r w:rsidR="005D3220">
              <w:rPr>
                <w:noProof/>
                <w:webHidden/>
              </w:rPr>
              <w:tab/>
            </w:r>
            <w:r w:rsidR="005D3220">
              <w:rPr>
                <w:noProof/>
                <w:webHidden/>
              </w:rPr>
              <w:fldChar w:fldCharType="begin"/>
            </w:r>
            <w:r w:rsidR="005D3220">
              <w:rPr>
                <w:noProof/>
                <w:webHidden/>
              </w:rPr>
              <w:instrText xml:space="preserve"> PAGEREF _Toc99022357 \h </w:instrText>
            </w:r>
            <w:r w:rsidR="005D3220">
              <w:rPr>
                <w:noProof/>
                <w:webHidden/>
              </w:rPr>
            </w:r>
            <w:r w:rsidR="005D3220">
              <w:rPr>
                <w:noProof/>
                <w:webHidden/>
              </w:rPr>
              <w:fldChar w:fldCharType="separate"/>
            </w:r>
            <w:r w:rsidR="005D3220">
              <w:rPr>
                <w:noProof/>
                <w:webHidden/>
              </w:rPr>
              <w:t>25</w:t>
            </w:r>
            <w:r w:rsidR="005D3220">
              <w:rPr>
                <w:noProof/>
                <w:webHidden/>
              </w:rPr>
              <w:fldChar w:fldCharType="end"/>
            </w:r>
          </w:hyperlink>
        </w:p>
        <w:p w14:paraId="77EAE6D3" w14:textId="353DA848"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005D3220" w:rsidRPr="00DF636F">
              <w:rPr>
                <w:rStyle w:val="Hyperlink"/>
                <w:rFonts w:eastAsiaTheme="majorEastAsia"/>
                <w:noProof/>
              </w:rPr>
              <w:t>2.2.6</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ormer Architecture</w:t>
            </w:r>
            <w:r w:rsidR="005D3220">
              <w:rPr>
                <w:noProof/>
                <w:webHidden/>
              </w:rPr>
              <w:tab/>
            </w:r>
            <w:r w:rsidR="005D3220">
              <w:rPr>
                <w:noProof/>
                <w:webHidden/>
              </w:rPr>
              <w:fldChar w:fldCharType="begin"/>
            </w:r>
            <w:r w:rsidR="005D3220">
              <w:rPr>
                <w:noProof/>
                <w:webHidden/>
              </w:rPr>
              <w:instrText xml:space="preserve"> PAGEREF _Toc99022358 \h </w:instrText>
            </w:r>
            <w:r w:rsidR="005D3220">
              <w:rPr>
                <w:noProof/>
                <w:webHidden/>
              </w:rPr>
            </w:r>
            <w:r w:rsidR="005D3220">
              <w:rPr>
                <w:noProof/>
                <w:webHidden/>
              </w:rPr>
              <w:fldChar w:fldCharType="separate"/>
            </w:r>
            <w:r w:rsidR="005D3220">
              <w:rPr>
                <w:noProof/>
                <w:webHidden/>
              </w:rPr>
              <w:t>26</w:t>
            </w:r>
            <w:r w:rsidR="005D3220">
              <w:rPr>
                <w:noProof/>
                <w:webHidden/>
              </w:rPr>
              <w:fldChar w:fldCharType="end"/>
            </w:r>
          </w:hyperlink>
        </w:p>
        <w:p w14:paraId="09A62E22" w14:textId="77FFD800"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005D3220" w:rsidRPr="00DF636F">
              <w:rPr>
                <w:rStyle w:val="Hyperlink"/>
                <w:rFonts w:eastAsiaTheme="majorEastAsia"/>
                <w:noProof/>
              </w:rPr>
              <w:t>2.2.7</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er Learning</w:t>
            </w:r>
            <w:r w:rsidR="005D3220">
              <w:rPr>
                <w:noProof/>
                <w:webHidden/>
              </w:rPr>
              <w:tab/>
            </w:r>
            <w:r w:rsidR="005D3220">
              <w:rPr>
                <w:noProof/>
                <w:webHidden/>
              </w:rPr>
              <w:fldChar w:fldCharType="begin"/>
            </w:r>
            <w:r w:rsidR="005D3220">
              <w:rPr>
                <w:noProof/>
                <w:webHidden/>
              </w:rPr>
              <w:instrText xml:space="preserve"> PAGEREF _Toc99022359 \h </w:instrText>
            </w:r>
            <w:r w:rsidR="005D3220">
              <w:rPr>
                <w:noProof/>
                <w:webHidden/>
              </w:rPr>
            </w:r>
            <w:r w:rsidR="005D3220">
              <w:rPr>
                <w:noProof/>
                <w:webHidden/>
              </w:rPr>
              <w:fldChar w:fldCharType="separate"/>
            </w:r>
            <w:r w:rsidR="005D3220">
              <w:rPr>
                <w:noProof/>
                <w:webHidden/>
              </w:rPr>
              <w:t>29</w:t>
            </w:r>
            <w:r w:rsidR="005D3220">
              <w:rPr>
                <w:noProof/>
                <w:webHidden/>
              </w:rPr>
              <w:fldChar w:fldCharType="end"/>
            </w:r>
          </w:hyperlink>
        </w:p>
        <w:p w14:paraId="47447D08" w14:textId="03822604"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005D3220" w:rsidRPr="00DF636F">
              <w:rPr>
                <w:rStyle w:val="Hyperlink"/>
                <w:rFonts w:eastAsiaTheme="majorEastAsia"/>
                <w:noProof/>
              </w:rPr>
              <w:t>2.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BERT</w:t>
            </w:r>
            <w:r w:rsidR="005D3220">
              <w:rPr>
                <w:noProof/>
                <w:webHidden/>
              </w:rPr>
              <w:tab/>
            </w:r>
            <w:r w:rsidR="005D3220">
              <w:rPr>
                <w:noProof/>
                <w:webHidden/>
              </w:rPr>
              <w:fldChar w:fldCharType="begin"/>
            </w:r>
            <w:r w:rsidR="005D3220">
              <w:rPr>
                <w:noProof/>
                <w:webHidden/>
              </w:rPr>
              <w:instrText xml:space="preserve"> PAGEREF _Toc99022360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297D7BF7" w14:textId="381ECCAF"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005D3220" w:rsidRPr="00DF636F">
              <w:rPr>
                <w:rStyle w:val="Hyperlink"/>
                <w:rFonts w:eastAsiaTheme="majorEastAsia"/>
                <w:noProof/>
              </w:rPr>
              <w:t>2.3.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w:t>
            </w:r>
            <w:r w:rsidR="005D3220">
              <w:rPr>
                <w:noProof/>
                <w:webHidden/>
              </w:rPr>
              <w:tab/>
            </w:r>
            <w:r w:rsidR="005D3220">
              <w:rPr>
                <w:noProof/>
                <w:webHidden/>
              </w:rPr>
              <w:fldChar w:fldCharType="begin"/>
            </w:r>
            <w:r w:rsidR="005D3220">
              <w:rPr>
                <w:noProof/>
                <w:webHidden/>
              </w:rPr>
              <w:instrText xml:space="preserve"> PAGEREF _Toc99022361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4E098753" w14:textId="414BF783"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005D3220" w:rsidRPr="00DF636F">
              <w:rPr>
                <w:rStyle w:val="Hyperlink"/>
                <w:rFonts w:eastAsiaTheme="majorEastAsia"/>
                <w:noProof/>
              </w:rPr>
              <w:t>2.3.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in Conversational AI</w:t>
            </w:r>
            <w:r w:rsidR="005D3220">
              <w:rPr>
                <w:noProof/>
                <w:webHidden/>
              </w:rPr>
              <w:tab/>
            </w:r>
            <w:r w:rsidR="005D3220">
              <w:rPr>
                <w:noProof/>
                <w:webHidden/>
              </w:rPr>
              <w:fldChar w:fldCharType="begin"/>
            </w:r>
            <w:r w:rsidR="005D3220">
              <w:rPr>
                <w:noProof/>
                <w:webHidden/>
              </w:rPr>
              <w:instrText xml:space="preserve"> PAGEREF _Toc99022362 \h </w:instrText>
            </w:r>
            <w:r w:rsidR="005D3220">
              <w:rPr>
                <w:noProof/>
                <w:webHidden/>
              </w:rPr>
            </w:r>
            <w:r w:rsidR="005D3220">
              <w:rPr>
                <w:noProof/>
                <w:webHidden/>
              </w:rPr>
              <w:fldChar w:fldCharType="separate"/>
            </w:r>
            <w:r w:rsidR="005D3220">
              <w:rPr>
                <w:noProof/>
                <w:webHidden/>
              </w:rPr>
              <w:t>34</w:t>
            </w:r>
            <w:r w:rsidR="005D3220">
              <w:rPr>
                <w:noProof/>
                <w:webHidden/>
              </w:rPr>
              <w:fldChar w:fldCharType="end"/>
            </w:r>
          </w:hyperlink>
        </w:p>
        <w:p w14:paraId="5E9957C3" w14:textId="64A5FF84"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005D3220" w:rsidRPr="00DF636F">
              <w:rPr>
                <w:rStyle w:val="Hyperlink"/>
                <w:rFonts w:eastAsiaTheme="majorEastAsia"/>
                <w:noProof/>
              </w:rPr>
              <w:t>2.3.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for Specific Domains</w:t>
            </w:r>
            <w:r w:rsidR="005D3220">
              <w:rPr>
                <w:noProof/>
                <w:webHidden/>
              </w:rPr>
              <w:tab/>
            </w:r>
            <w:r w:rsidR="005D3220">
              <w:rPr>
                <w:noProof/>
                <w:webHidden/>
              </w:rPr>
              <w:fldChar w:fldCharType="begin"/>
            </w:r>
            <w:r w:rsidR="005D3220">
              <w:rPr>
                <w:noProof/>
                <w:webHidden/>
              </w:rPr>
              <w:instrText xml:space="preserve"> PAGEREF _Toc99022363 \h </w:instrText>
            </w:r>
            <w:r w:rsidR="005D3220">
              <w:rPr>
                <w:noProof/>
                <w:webHidden/>
              </w:rPr>
            </w:r>
            <w:r w:rsidR="005D3220">
              <w:rPr>
                <w:noProof/>
                <w:webHidden/>
              </w:rPr>
              <w:fldChar w:fldCharType="separate"/>
            </w:r>
            <w:r w:rsidR="005D3220">
              <w:rPr>
                <w:noProof/>
                <w:webHidden/>
              </w:rPr>
              <w:t>35</w:t>
            </w:r>
            <w:r w:rsidR="005D3220">
              <w:rPr>
                <w:noProof/>
                <w:webHidden/>
              </w:rPr>
              <w:fldChar w:fldCharType="end"/>
            </w:r>
          </w:hyperlink>
        </w:p>
        <w:p w14:paraId="3BC8C129" w14:textId="46A036DD"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005D3220" w:rsidRPr="00DF636F">
              <w:rPr>
                <w:rStyle w:val="Hyperlink"/>
                <w:rFonts w:eastAsiaTheme="majorEastAsia"/>
                <w:noProof/>
              </w:rPr>
              <w:t>2.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oking Datasets</w:t>
            </w:r>
            <w:r w:rsidR="005D3220">
              <w:rPr>
                <w:noProof/>
                <w:webHidden/>
              </w:rPr>
              <w:tab/>
            </w:r>
            <w:r w:rsidR="005D3220">
              <w:rPr>
                <w:noProof/>
                <w:webHidden/>
              </w:rPr>
              <w:fldChar w:fldCharType="begin"/>
            </w:r>
            <w:r w:rsidR="005D3220">
              <w:rPr>
                <w:noProof/>
                <w:webHidden/>
              </w:rPr>
              <w:instrText xml:space="preserve"> PAGEREF _Toc99022364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1FA71C43" w14:textId="612582BD"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005D3220" w:rsidRPr="00DF636F">
              <w:rPr>
                <w:rStyle w:val="Hyperlink"/>
                <w:rFonts w:eastAsiaTheme="majorEastAsia"/>
                <w:noProof/>
              </w:rPr>
              <w:t>2.4.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ipeNLG</w:t>
            </w:r>
            <w:r w:rsidR="005D3220">
              <w:rPr>
                <w:noProof/>
                <w:webHidden/>
              </w:rPr>
              <w:tab/>
            </w:r>
            <w:r w:rsidR="005D3220">
              <w:rPr>
                <w:noProof/>
                <w:webHidden/>
              </w:rPr>
              <w:fldChar w:fldCharType="begin"/>
            </w:r>
            <w:r w:rsidR="005D3220">
              <w:rPr>
                <w:noProof/>
                <w:webHidden/>
              </w:rPr>
              <w:instrText xml:space="preserve"> PAGEREF _Toc99022365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68F3EC10" w14:textId="421D5DBC"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005D3220" w:rsidRPr="00DF636F">
              <w:rPr>
                <w:rStyle w:val="Hyperlink"/>
                <w:rFonts w:eastAsiaTheme="majorEastAsia"/>
                <w:noProof/>
              </w:rPr>
              <w:t>2.4.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Cookversational Search</w:t>
            </w:r>
            <w:r w:rsidR="005D3220">
              <w:rPr>
                <w:noProof/>
                <w:webHidden/>
              </w:rPr>
              <w:tab/>
            </w:r>
            <w:r w:rsidR="005D3220">
              <w:rPr>
                <w:noProof/>
                <w:webHidden/>
              </w:rPr>
              <w:fldChar w:fldCharType="begin"/>
            </w:r>
            <w:r w:rsidR="005D3220">
              <w:rPr>
                <w:noProof/>
                <w:webHidden/>
              </w:rPr>
              <w:instrText xml:space="preserve"> PAGEREF _Toc99022366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70B404B7" w14:textId="4A9BBA95"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005D3220" w:rsidRPr="00DF636F">
              <w:rPr>
                <w:rStyle w:val="Hyperlink"/>
                <w:rFonts w:eastAsiaTheme="majorEastAsia"/>
                <w:noProof/>
              </w:rPr>
              <w:t>2.4.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DoQA</w:t>
            </w:r>
            <w:r w:rsidR="005D3220">
              <w:rPr>
                <w:noProof/>
                <w:webHidden/>
              </w:rPr>
              <w:tab/>
            </w:r>
            <w:r w:rsidR="005D3220">
              <w:rPr>
                <w:noProof/>
                <w:webHidden/>
              </w:rPr>
              <w:fldChar w:fldCharType="begin"/>
            </w:r>
            <w:r w:rsidR="005D3220">
              <w:rPr>
                <w:noProof/>
                <w:webHidden/>
              </w:rPr>
              <w:instrText xml:space="preserve"> PAGEREF _Toc99022367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4525D7B1" w14:textId="4F9EEF93"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005D3220" w:rsidRPr="00DF636F">
              <w:rPr>
                <w:rStyle w:val="Hyperlink"/>
                <w:rFonts w:eastAsiaTheme="majorEastAsia"/>
                <w:noProof/>
              </w:rPr>
              <w:t>2.4.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Base</w:t>
            </w:r>
            <w:r w:rsidR="005D3220">
              <w:rPr>
                <w:noProof/>
                <w:webHidden/>
              </w:rPr>
              <w:tab/>
            </w:r>
            <w:r w:rsidR="005D3220">
              <w:rPr>
                <w:noProof/>
                <w:webHidden/>
              </w:rPr>
              <w:fldChar w:fldCharType="begin"/>
            </w:r>
            <w:r w:rsidR="005D3220">
              <w:rPr>
                <w:noProof/>
                <w:webHidden/>
              </w:rPr>
              <w:instrText xml:space="preserve"> PAGEREF _Toc99022368 \h </w:instrText>
            </w:r>
            <w:r w:rsidR="005D3220">
              <w:rPr>
                <w:noProof/>
                <w:webHidden/>
              </w:rPr>
            </w:r>
            <w:r w:rsidR="005D3220">
              <w:rPr>
                <w:noProof/>
                <w:webHidden/>
              </w:rPr>
              <w:fldChar w:fldCharType="separate"/>
            </w:r>
            <w:r w:rsidR="005D3220">
              <w:rPr>
                <w:noProof/>
                <w:webHidden/>
              </w:rPr>
              <w:t>39</w:t>
            </w:r>
            <w:r w:rsidR="005D3220">
              <w:rPr>
                <w:noProof/>
                <w:webHidden/>
              </w:rPr>
              <w:fldChar w:fldCharType="end"/>
            </w:r>
          </w:hyperlink>
        </w:p>
        <w:p w14:paraId="57D07AD7" w14:textId="55DA43A9"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005D3220" w:rsidRPr="00DF636F">
              <w:rPr>
                <w:rStyle w:val="Hyperlink"/>
                <w:rFonts w:eastAsiaTheme="majorEastAsia"/>
                <w:noProof/>
              </w:rPr>
              <w:t>2.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Summary and Key Differentiators</w:t>
            </w:r>
            <w:r w:rsidR="005D3220">
              <w:rPr>
                <w:noProof/>
                <w:webHidden/>
              </w:rPr>
              <w:tab/>
            </w:r>
            <w:r w:rsidR="005D3220">
              <w:rPr>
                <w:noProof/>
                <w:webHidden/>
              </w:rPr>
              <w:fldChar w:fldCharType="begin"/>
            </w:r>
            <w:r w:rsidR="005D3220">
              <w:rPr>
                <w:noProof/>
                <w:webHidden/>
              </w:rPr>
              <w:instrText xml:space="preserve"> PAGEREF _Toc99022369 \h </w:instrText>
            </w:r>
            <w:r w:rsidR="005D3220">
              <w:rPr>
                <w:noProof/>
                <w:webHidden/>
              </w:rPr>
            </w:r>
            <w:r w:rsidR="005D3220">
              <w:rPr>
                <w:noProof/>
                <w:webHidden/>
              </w:rPr>
              <w:fldChar w:fldCharType="separate"/>
            </w:r>
            <w:r w:rsidR="005D3220">
              <w:rPr>
                <w:noProof/>
                <w:webHidden/>
              </w:rPr>
              <w:t>41</w:t>
            </w:r>
            <w:r w:rsidR="005D3220">
              <w:rPr>
                <w:noProof/>
                <w:webHidden/>
              </w:rPr>
              <w:fldChar w:fldCharType="end"/>
            </w:r>
          </w:hyperlink>
        </w:p>
        <w:p w14:paraId="74056644" w14:textId="36873C72" w:rsidR="005D3220" w:rsidRDefault="00716D32">
          <w:pPr>
            <w:pStyle w:val="Verzeichnis1"/>
            <w:rPr>
              <w:rFonts w:asciiTheme="minorHAnsi" w:eastAsiaTheme="minorEastAsia" w:hAnsiTheme="minorHAnsi" w:cstheme="minorBidi"/>
              <w:b w:val="0"/>
              <w:noProof/>
              <w:sz w:val="22"/>
              <w:szCs w:val="22"/>
              <w:lang w:eastAsia="en-GB"/>
            </w:rPr>
          </w:pPr>
          <w:hyperlink w:anchor="_Toc99022370" w:history="1">
            <w:r w:rsidR="005D3220" w:rsidRPr="00DF636F">
              <w:rPr>
                <w:rStyle w:val="Hyperlink"/>
                <w:rFonts w:eastAsiaTheme="majorEastAsia"/>
                <w:noProof/>
              </w:rPr>
              <w:t>3</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Methodology</w:t>
            </w:r>
            <w:r w:rsidR="005D3220">
              <w:rPr>
                <w:noProof/>
                <w:webHidden/>
              </w:rPr>
              <w:tab/>
            </w:r>
            <w:r w:rsidR="005D3220">
              <w:rPr>
                <w:noProof/>
                <w:webHidden/>
              </w:rPr>
              <w:fldChar w:fldCharType="begin"/>
            </w:r>
            <w:r w:rsidR="005D3220">
              <w:rPr>
                <w:noProof/>
                <w:webHidden/>
              </w:rPr>
              <w:instrText xml:space="preserve"> PAGEREF _Toc99022370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312895" w14:textId="6E3F24DC"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005D3220" w:rsidRPr="00DF636F">
              <w:rPr>
                <w:rStyle w:val="Hyperlink"/>
                <w:rFonts w:eastAsiaTheme="majorEastAsia"/>
                <w:noProof/>
              </w:rPr>
              <w:t>3.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Preparing the Data for Domain Adaptive Pretraining</w:t>
            </w:r>
            <w:r w:rsidR="005D3220">
              <w:rPr>
                <w:noProof/>
                <w:webHidden/>
              </w:rPr>
              <w:tab/>
            </w:r>
            <w:r w:rsidR="005D3220">
              <w:rPr>
                <w:noProof/>
                <w:webHidden/>
              </w:rPr>
              <w:fldChar w:fldCharType="begin"/>
            </w:r>
            <w:r w:rsidR="005D3220">
              <w:rPr>
                <w:noProof/>
                <w:webHidden/>
              </w:rPr>
              <w:instrText xml:space="preserve"> PAGEREF _Toc99022371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EE8292" w14:textId="7A212EB3"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005D3220" w:rsidRPr="00DF636F">
              <w:rPr>
                <w:rStyle w:val="Hyperlink"/>
                <w:rFonts w:eastAsiaTheme="majorEastAsia"/>
                <w:noProof/>
              </w:rPr>
              <w:t>3.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Analyzing Domain Similarity</w:t>
            </w:r>
            <w:r w:rsidR="005D3220">
              <w:rPr>
                <w:noProof/>
                <w:webHidden/>
              </w:rPr>
              <w:tab/>
            </w:r>
            <w:r w:rsidR="005D3220">
              <w:rPr>
                <w:noProof/>
                <w:webHidden/>
              </w:rPr>
              <w:fldChar w:fldCharType="begin"/>
            </w:r>
            <w:r w:rsidR="005D3220">
              <w:rPr>
                <w:noProof/>
                <w:webHidden/>
              </w:rPr>
              <w:instrText xml:space="preserve"> PAGEREF _Toc99022372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6F13D57B" w14:textId="0EB3457A"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005D3220" w:rsidRPr="00DF636F">
              <w:rPr>
                <w:rStyle w:val="Hyperlink"/>
                <w:rFonts w:eastAsiaTheme="majorEastAsia"/>
                <w:noProof/>
                <w:lang w:val="de-DE" w:eastAsia="en-US"/>
              </w:rPr>
              <w:t>3.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val="de-DE" w:eastAsia="en-US"/>
              </w:rPr>
              <w:t>Domain Vocabulary Insertion</w:t>
            </w:r>
            <w:r w:rsidR="005D3220">
              <w:rPr>
                <w:noProof/>
                <w:webHidden/>
              </w:rPr>
              <w:tab/>
            </w:r>
            <w:r w:rsidR="005D3220">
              <w:rPr>
                <w:noProof/>
                <w:webHidden/>
              </w:rPr>
              <w:fldChar w:fldCharType="begin"/>
            </w:r>
            <w:r w:rsidR="005D3220">
              <w:rPr>
                <w:noProof/>
                <w:webHidden/>
              </w:rPr>
              <w:instrText xml:space="preserve"> PAGEREF _Toc99022373 \h </w:instrText>
            </w:r>
            <w:r w:rsidR="005D3220">
              <w:rPr>
                <w:noProof/>
                <w:webHidden/>
              </w:rPr>
            </w:r>
            <w:r w:rsidR="005D3220">
              <w:rPr>
                <w:noProof/>
                <w:webHidden/>
              </w:rPr>
              <w:fldChar w:fldCharType="separate"/>
            </w:r>
            <w:r w:rsidR="005D3220">
              <w:rPr>
                <w:noProof/>
                <w:webHidden/>
              </w:rPr>
              <w:t>43</w:t>
            </w:r>
            <w:r w:rsidR="005D3220">
              <w:rPr>
                <w:noProof/>
                <w:webHidden/>
              </w:rPr>
              <w:fldChar w:fldCharType="end"/>
            </w:r>
          </w:hyperlink>
        </w:p>
        <w:p w14:paraId="66F1C398" w14:textId="289117D1"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005D3220" w:rsidRPr="00DF636F">
              <w:rPr>
                <w:rStyle w:val="Hyperlink"/>
                <w:rFonts w:eastAsiaTheme="majorEastAsia"/>
                <w:noProof/>
                <w:lang w:eastAsia="en-US"/>
              </w:rPr>
              <w:t>3.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eastAsia="en-US"/>
              </w:rPr>
              <w:t>Tools and Environment</w:t>
            </w:r>
            <w:r w:rsidR="005D3220">
              <w:rPr>
                <w:noProof/>
                <w:webHidden/>
              </w:rPr>
              <w:tab/>
            </w:r>
            <w:r w:rsidR="005D3220">
              <w:rPr>
                <w:noProof/>
                <w:webHidden/>
              </w:rPr>
              <w:fldChar w:fldCharType="begin"/>
            </w:r>
            <w:r w:rsidR="005D3220">
              <w:rPr>
                <w:noProof/>
                <w:webHidden/>
              </w:rPr>
              <w:instrText xml:space="preserve"> PAGEREF _Toc99022374 \h </w:instrText>
            </w:r>
            <w:r w:rsidR="005D3220">
              <w:rPr>
                <w:noProof/>
                <w:webHidden/>
              </w:rPr>
            </w:r>
            <w:r w:rsidR="005D3220">
              <w:rPr>
                <w:noProof/>
                <w:webHidden/>
              </w:rPr>
              <w:fldChar w:fldCharType="separate"/>
            </w:r>
            <w:r w:rsidR="005D3220">
              <w:rPr>
                <w:noProof/>
                <w:webHidden/>
              </w:rPr>
              <w:t>44</w:t>
            </w:r>
            <w:r w:rsidR="005D3220">
              <w:rPr>
                <w:noProof/>
                <w:webHidden/>
              </w:rPr>
              <w:fldChar w:fldCharType="end"/>
            </w:r>
          </w:hyperlink>
        </w:p>
        <w:p w14:paraId="63E99E6B" w14:textId="13331311"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005D3220" w:rsidRPr="00DF636F">
              <w:rPr>
                <w:rStyle w:val="Hyperlink"/>
                <w:rFonts w:eastAsiaTheme="majorEastAsia"/>
                <w:noProof/>
              </w:rPr>
              <w:t>3.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Domain-Adaptive Pretraining</w:t>
            </w:r>
            <w:r w:rsidR="005D3220">
              <w:rPr>
                <w:noProof/>
                <w:webHidden/>
              </w:rPr>
              <w:tab/>
            </w:r>
            <w:r w:rsidR="005D3220">
              <w:rPr>
                <w:noProof/>
                <w:webHidden/>
              </w:rPr>
              <w:fldChar w:fldCharType="begin"/>
            </w:r>
            <w:r w:rsidR="005D3220">
              <w:rPr>
                <w:noProof/>
                <w:webHidden/>
              </w:rPr>
              <w:instrText xml:space="preserve"> PAGEREF _Toc99022375 \h </w:instrText>
            </w:r>
            <w:r w:rsidR="005D3220">
              <w:rPr>
                <w:noProof/>
                <w:webHidden/>
              </w:rPr>
            </w:r>
            <w:r w:rsidR="005D3220">
              <w:rPr>
                <w:noProof/>
                <w:webHidden/>
              </w:rPr>
              <w:fldChar w:fldCharType="separate"/>
            </w:r>
            <w:r w:rsidR="005D3220">
              <w:rPr>
                <w:noProof/>
                <w:webHidden/>
              </w:rPr>
              <w:t>45</w:t>
            </w:r>
            <w:r w:rsidR="005D3220">
              <w:rPr>
                <w:noProof/>
                <w:webHidden/>
              </w:rPr>
              <w:fldChar w:fldCharType="end"/>
            </w:r>
          </w:hyperlink>
        </w:p>
        <w:p w14:paraId="146F66E9" w14:textId="64FD7FF3"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005D3220" w:rsidRPr="00DF636F">
              <w:rPr>
                <w:rStyle w:val="Hyperlink"/>
                <w:rFonts w:eastAsiaTheme="majorEastAsia"/>
                <w:noProof/>
              </w:rPr>
              <w:t>3.6</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Experimental Setup</w:t>
            </w:r>
            <w:r w:rsidR="005D3220">
              <w:rPr>
                <w:noProof/>
                <w:webHidden/>
              </w:rPr>
              <w:tab/>
            </w:r>
            <w:r w:rsidR="005D3220">
              <w:rPr>
                <w:noProof/>
                <w:webHidden/>
              </w:rPr>
              <w:fldChar w:fldCharType="begin"/>
            </w:r>
            <w:r w:rsidR="005D3220">
              <w:rPr>
                <w:noProof/>
                <w:webHidden/>
              </w:rPr>
              <w:instrText xml:space="preserve"> PAGEREF _Toc99022376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10CBABAD" w14:textId="24D150DC"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005D3220" w:rsidRPr="00DF636F">
              <w:rPr>
                <w:rStyle w:val="Hyperlink"/>
                <w:rFonts w:eastAsiaTheme="majorEastAsia"/>
                <w:noProof/>
              </w:rPr>
              <w:t>3.6.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77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7085B3B5" w14:textId="161FF2C1"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005D3220" w:rsidRPr="00DF636F">
              <w:rPr>
                <w:rStyle w:val="Hyperlink"/>
                <w:rFonts w:eastAsiaTheme="majorEastAsia"/>
                <w:noProof/>
              </w:rPr>
              <w:t>3.6.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 Entity Tagging</w:t>
            </w:r>
            <w:r w:rsidR="005D3220">
              <w:rPr>
                <w:noProof/>
                <w:webHidden/>
              </w:rPr>
              <w:tab/>
            </w:r>
            <w:r w:rsidR="005D3220">
              <w:rPr>
                <w:noProof/>
                <w:webHidden/>
              </w:rPr>
              <w:fldChar w:fldCharType="begin"/>
            </w:r>
            <w:r w:rsidR="005D3220">
              <w:rPr>
                <w:noProof/>
                <w:webHidden/>
              </w:rPr>
              <w:instrText xml:space="preserve"> PAGEREF _Toc99022378 \h </w:instrText>
            </w:r>
            <w:r w:rsidR="005D3220">
              <w:rPr>
                <w:noProof/>
                <w:webHidden/>
              </w:rPr>
            </w:r>
            <w:r w:rsidR="005D3220">
              <w:rPr>
                <w:noProof/>
                <w:webHidden/>
              </w:rPr>
              <w:fldChar w:fldCharType="separate"/>
            </w:r>
            <w:r w:rsidR="005D3220">
              <w:rPr>
                <w:noProof/>
                <w:webHidden/>
              </w:rPr>
              <w:t>49</w:t>
            </w:r>
            <w:r w:rsidR="005D3220">
              <w:rPr>
                <w:noProof/>
                <w:webHidden/>
              </w:rPr>
              <w:fldChar w:fldCharType="end"/>
            </w:r>
          </w:hyperlink>
        </w:p>
        <w:p w14:paraId="544C18DE" w14:textId="5C812766" w:rsidR="005D3220" w:rsidRDefault="00716D3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005D3220" w:rsidRPr="00DF636F">
              <w:rPr>
                <w:rStyle w:val="Hyperlink"/>
                <w:rFonts w:eastAsiaTheme="majorEastAsia"/>
                <w:noProof/>
              </w:rPr>
              <w:t>3.6.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79 \h </w:instrText>
            </w:r>
            <w:r w:rsidR="005D3220">
              <w:rPr>
                <w:noProof/>
                <w:webHidden/>
              </w:rPr>
            </w:r>
            <w:r w:rsidR="005D3220">
              <w:rPr>
                <w:noProof/>
                <w:webHidden/>
              </w:rPr>
              <w:fldChar w:fldCharType="separate"/>
            </w:r>
            <w:r w:rsidR="005D3220">
              <w:rPr>
                <w:noProof/>
                <w:webHidden/>
              </w:rPr>
              <w:t>50</w:t>
            </w:r>
            <w:r w:rsidR="005D3220">
              <w:rPr>
                <w:noProof/>
                <w:webHidden/>
              </w:rPr>
              <w:fldChar w:fldCharType="end"/>
            </w:r>
          </w:hyperlink>
        </w:p>
        <w:p w14:paraId="0662EF11" w14:textId="5C2CD90B" w:rsidR="005D3220" w:rsidRDefault="00716D32">
          <w:pPr>
            <w:pStyle w:val="Verzeichnis1"/>
            <w:rPr>
              <w:rFonts w:asciiTheme="minorHAnsi" w:eastAsiaTheme="minorEastAsia" w:hAnsiTheme="minorHAnsi" w:cstheme="minorBidi"/>
              <w:b w:val="0"/>
              <w:noProof/>
              <w:sz w:val="22"/>
              <w:szCs w:val="22"/>
              <w:lang w:eastAsia="en-GB"/>
            </w:rPr>
          </w:pPr>
          <w:hyperlink w:anchor="_Toc99022380" w:history="1">
            <w:r w:rsidR="005D3220" w:rsidRPr="00DF636F">
              <w:rPr>
                <w:rStyle w:val="Hyperlink"/>
                <w:rFonts w:eastAsiaTheme="majorEastAsia"/>
                <w:noProof/>
              </w:rPr>
              <w:t>4</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Evaluation</w:t>
            </w:r>
            <w:r w:rsidR="005D3220">
              <w:rPr>
                <w:noProof/>
                <w:webHidden/>
              </w:rPr>
              <w:tab/>
            </w:r>
            <w:r w:rsidR="005D3220">
              <w:rPr>
                <w:noProof/>
                <w:webHidden/>
              </w:rPr>
              <w:fldChar w:fldCharType="begin"/>
            </w:r>
            <w:r w:rsidR="005D3220">
              <w:rPr>
                <w:noProof/>
                <w:webHidden/>
              </w:rPr>
              <w:instrText xml:space="preserve"> PAGEREF _Toc99022380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C7A20AA" w14:textId="6FA75BE7"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005D3220" w:rsidRPr="00DF636F">
              <w:rPr>
                <w:rStyle w:val="Hyperlink"/>
                <w:rFonts w:eastAsiaTheme="majorEastAsia"/>
                <w:noProof/>
              </w:rPr>
              <w:t>4.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81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443EA29" w14:textId="54F01A1E"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005D3220" w:rsidRPr="00DF636F">
              <w:rPr>
                <w:rStyle w:val="Hyperlink"/>
                <w:rFonts w:eastAsiaTheme="majorEastAsia"/>
                <w:noProof/>
              </w:rPr>
              <w:t>4.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Food Entity Tagging Recognition</w:t>
            </w:r>
            <w:r w:rsidR="005D3220">
              <w:rPr>
                <w:noProof/>
                <w:webHidden/>
              </w:rPr>
              <w:tab/>
            </w:r>
            <w:r w:rsidR="005D3220">
              <w:rPr>
                <w:noProof/>
                <w:webHidden/>
              </w:rPr>
              <w:fldChar w:fldCharType="begin"/>
            </w:r>
            <w:r w:rsidR="005D3220">
              <w:rPr>
                <w:noProof/>
                <w:webHidden/>
              </w:rPr>
              <w:instrText xml:space="preserve"> PAGEREF _Toc99022382 \h </w:instrText>
            </w:r>
            <w:r w:rsidR="005D3220">
              <w:rPr>
                <w:noProof/>
                <w:webHidden/>
              </w:rPr>
            </w:r>
            <w:r w:rsidR="005D3220">
              <w:rPr>
                <w:noProof/>
                <w:webHidden/>
              </w:rPr>
              <w:fldChar w:fldCharType="separate"/>
            </w:r>
            <w:r w:rsidR="005D3220">
              <w:rPr>
                <w:noProof/>
                <w:webHidden/>
              </w:rPr>
              <w:t>53</w:t>
            </w:r>
            <w:r w:rsidR="005D3220">
              <w:rPr>
                <w:noProof/>
                <w:webHidden/>
              </w:rPr>
              <w:fldChar w:fldCharType="end"/>
            </w:r>
          </w:hyperlink>
        </w:p>
        <w:p w14:paraId="0C7AD68D" w14:textId="78F0FEA6" w:rsidR="005D3220" w:rsidRDefault="00716D3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005D3220" w:rsidRPr="00DF636F">
              <w:rPr>
                <w:rStyle w:val="Hyperlink"/>
                <w:rFonts w:eastAsiaTheme="majorEastAsia"/>
                <w:noProof/>
              </w:rPr>
              <w:t>4.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83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5F85A6C7" w14:textId="06652893" w:rsidR="005D3220" w:rsidRDefault="00716D32">
          <w:pPr>
            <w:pStyle w:val="Verzeichnis1"/>
            <w:rPr>
              <w:rFonts w:asciiTheme="minorHAnsi" w:eastAsiaTheme="minorEastAsia" w:hAnsiTheme="minorHAnsi" w:cstheme="minorBidi"/>
              <w:b w:val="0"/>
              <w:noProof/>
              <w:sz w:val="22"/>
              <w:szCs w:val="22"/>
              <w:lang w:eastAsia="en-GB"/>
            </w:rPr>
          </w:pPr>
          <w:hyperlink w:anchor="_Toc99022384" w:history="1">
            <w:r w:rsidR="005D3220" w:rsidRPr="00DF636F">
              <w:rPr>
                <w:rStyle w:val="Hyperlink"/>
                <w:rFonts w:eastAsiaTheme="majorEastAsia"/>
                <w:noProof/>
              </w:rPr>
              <w:t>5</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Discussion</w:t>
            </w:r>
            <w:r w:rsidR="005D3220">
              <w:rPr>
                <w:noProof/>
                <w:webHidden/>
              </w:rPr>
              <w:tab/>
            </w:r>
            <w:r w:rsidR="005D3220">
              <w:rPr>
                <w:noProof/>
                <w:webHidden/>
              </w:rPr>
              <w:fldChar w:fldCharType="begin"/>
            </w:r>
            <w:r w:rsidR="005D3220">
              <w:rPr>
                <w:noProof/>
                <w:webHidden/>
              </w:rPr>
              <w:instrText xml:space="preserve"> PAGEREF _Toc99022384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255C0C0B" w14:textId="7D04CD43" w:rsidR="005D3220" w:rsidRDefault="00716D32">
          <w:pPr>
            <w:pStyle w:val="Verzeichnis1"/>
            <w:rPr>
              <w:rFonts w:asciiTheme="minorHAnsi" w:eastAsiaTheme="minorEastAsia" w:hAnsiTheme="minorHAnsi" w:cstheme="minorBidi"/>
              <w:b w:val="0"/>
              <w:noProof/>
              <w:sz w:val="22"/>
              <w:szCs w:val="22"/>
              <w:lang w:eastAsia="en-GB"/>
            </w:rPr>
          </w:pPr>
          <w:hyperlink w:anchor="_Toc99022385" w:history="1">
            <w:r w:rsidR="005D3220" w:rsidRPr="00DF636F">
              <w:rPr>
                <w:rStyle w:val="Hyperlink"/>
                <w:rFonts w:eastAsiaTheme="majorEastAsia"/>
                <w:noProof/>
              </w:rPr>
              <w:t>6</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Limitations</w:t>
            </w:r>
            <w:r w:rsidR="005D3220">
              <w:rPr>
                <w:noProof/>
                <w:webHidden/>
              </w:rPr>
              <w:tab/>
            </w:r>
            <w:r w:rsidR="005D3220">
              <w:rPr>
                <w:noProof/>
                <w:webHidden/>
              </w:rPr>
              <w:fldChar w:fldCharType="begin"/>
            </w:r>
            <w:r w:rsidR="005D3220">
              <w:rPr>
                <w:noProof/>
                <w:webHidden/>
              </w:rPr>
              <w:instrText xml:space="preserve"> PAGEREF _Toc99022385 \h </w:instrText>
            </w:r>
            <w:r w:rsidR="005D3220">
              <w:rPr>
                <w:noProof/>
                <w:webHidden/>
              </w:rPr>
            </w:r>
            <w:r w:rsidR="005D3220">
              <w:rPr>
                <w:noProof/>
                <w:webHidden/>
              </w:rPr>
              <w:fldChar w:fldCharType="separate"/>
            </w:r>
            <w:r w:rsidR="005D3220">
              <w:rPr>
                <w:noProof/>
                <w:webHidden/>
              </w:rPr>
              <w:t>56</w:t>
            </w:r>
            <w:r w:rsidR="005D3220">
              <w:rPr>
                <w:noProof/>
                <w:webHidden/>
              </w:rPr>
              <w:fldChar w:fldCharType="end"/>
            </w:r>
          </w:hyperlink>
        </w:p>
        <w:p w14:paraId="5746BD1D" w14:textId="134C26DB" w:rsidR="005D3220" w:rsidRDefault="00716D32">
          <w:pPr>
            <w:pStyle w:val="Verzeichnis1"/>
            <w:rPr>
              <w:rFonts w:asciiTheme="minorHAnsi" w:eastAsiaTheme="minorEastAsia" w:hAnsiTheme="minorHAnsi" w:cstheme="minorBidi"/>
              <w:b w:val="0"/>
              <w:noProof/>
              <w:sz w:val="22"/>
              <w:szCs w:val="22"/>
              <w:lang w:eastAsia="en-GB"/>
            </w:rPr>
          </w:pPr>
          <w:hyperlink w:anchor="_Toc99022386" w:history="1">
            <w:r w:rsidR="005D3220" w:rsidRPr="00DF636F">
              <w:rPr>
                <w:rStyle w:val="Hyperlink"/>
                <w:rFonts w:eastAsiaTheme="majorEastAsia"/>
                <w:noProof/>
              </w:rPr>
              <w:t>7</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Conclusion</w:t>
            </w:r>
            <w:r w:rsidR="005D3220">
              <w:rPr>
                <w:noProof/>
                <w:webHidden/>
              </w:rPr>
              <w:tab/>
            </w:r>
            <w:r w:rsidR="005D3220">
              <w:rPr>
                <w:noProof/>
                <w:webHidden/>
              </w:rPr>
              <w:fldChar w:fldCharType="begin"/>
            </w:r>
            <w:r w:rsidR="005D3220">
              <w:rPr>
                <w:noProof/>
                <w:webHidden/>
              </w:rPr>
              <w:instrText xml:space="preserve"> PAGEREF _Toc99022386 \h </w:instrText>
            </w:r>
            <w:r w:rsidR="005D3220">
              <w:rPr>
                <w:noProof/>
                <w:webHidden/>
              </w:rPr>
            </w:r>
            <w:r w:rsidR="005D3220">
              <w:rPr>
                <w:noProof/>
                <w:webHidden/>
              </w:rPr>
              <w:fldChar w:fldCharType="separate"/>
            </w:r>
            <w:r w:rsidR="005D3220">
              <w:rPr>
                <w:noProof/>
                <w:webHidden/>
              </w:rPr>
              <w:t>57</w:t>
            </w:r>
            <w:r w:rsidR="005D3220">
              <w:rPr>
                <w:noProof/>
                <w:webHidden/>
              </w:rPr>
              <w:fldChar w:fldCharType="end"/>
            </w:r>
          </w:hyperlink>
        </w:p>
        <w:p w14:paraId="4FD1E770" w14:textId="3BDAAD9E" w:rsidR="005D3220" w:rsidRDefault="00716D32">
          <w:pPr>
            <w:pStyle w:val="Verzeichnis1"/>
            <w:rPr>
              <w:rFonts w:asciiTheme="minorHAnsi" w:eastAsiaTheme="minorEastAsia" w:hAnsiTheme="minorHAnsi" w:cstheme="minorBidi"/>
              <w:b w:val="0"/>
              <w:noProof/>
              <w:sz w:val="22"/>
              <w:szCs w:val="22"/>
              <w:lang w:eastAsia="en-GB"/>
            </w:rPr>
          </w:pPr>
          <w:hyperlink w:anchor="_Toc99022387" w:history="1">
            <w:r w:rsidR="005D3220" w:rsidRPr="00DF636F">
              <w:rPr>
                <w:rStyle w:val="Hyperlink"/>
                <w:rFonts w:eastAsiaTheme="majorEastAsia"/>
                <w:noProof/>
              </w:rPr>
              <w:t>Bibliography</w:t>
            </w:r>
            <w:r w:rsidR="005D3220">
              <w:rPr>
                <w:noProof/>
                <w:webHidden/>
              </w:rPr>
              <w:tab/>
            </w:r>
            <w:r w:rsidR="005D3220">
              <w:rPr>
                <w:noProof/>
                <w:webHidden/>
              </w:rPr>
              <w:fldChar w:fldCharType="begin"/>
            </w:r>
            <w:r w:rsidR="005D3220">
              <w:rPr>
                <w:noProof/>
                <w:webHidden/>
              </w:rPr>
              <w:instrText xml:space="preserve"> PAGEREF _Toc99022387 \h </w:instrText>
            </w:r>
            <w:r w:rsidR="005D3220">
              <w:rPr>
                <w:noProof/>
                <w:webHidden/>
              </w:rPr>
            </w:r>
            <w:r w:rsidR="005D3220">
              <w:rPr>
                <w:noProof/>
                <w:webHidden/>
              </w:rPr>
              <w:fldChar w:fldCharType="separate"/>
            </w:r>
            <w:r w:rsidR="005D3220">
              <w:rPr>
                <w:noProof/>
                <w:webHidden/>
              </w:rPr>
              <w:t>58</w:t>
            </w:r>
            <w:r w:rsidR="005D3220">
              <w:rPr>
                <w:noProof/>
                <w:webHidden/>
              </w:rPr>
              <w:fldChar w:fldCharType="end"/>
            </w:r>
          </w:hyperlink>
        </w:p>
        <w:p w14:paraId="42A88EBA" w14:textId="07B5F5D8" w:rsidR="005D3220" w:rsidRDefault="00716D32">
          <w:pPr>
            <w:pStyle w:val="Verzeichnis1"/>
            <w:rPr>
              <w:rFonts w:asciiTheme="minorHAnsi" w:eastAsiaTheme="minorEastAsia" w:hAnsiTheme="minorHAnsi" w:cstheme="minorBidi"/>
              <w:b w:val="0"/>
              <w:noProof/>
              <w:sz w:val="22"/>
              <w:szCs w:val="22"/>
              <w:lang w:eastAsia="en-GB"/>
            </w:rPr>
          </w:pPr>
          <w:hyperlink w:anchor="_Toc99022388" w:history="1">
            <w:r w:rsidR="005D3220" w:rsidRPr="00DF636F">
              <w:rPr>
                <w:rStyle w:val="Hyperlink"/>
                <w:rFonts w:eastAsiaTheme="majorEastAsia"/>
                <w:noProof/>
              </w:rPr>
              <w:t>Erklärung zur Urheberschaft</w:t>
            </w:r>
            <w:r w:rsidR="005D3220">
              <w:rPr>
                <w:noProof/>
                <w:webHidden/>
              </w:rPr>
              <w:tab/>
            </w:r>
            <w:r w:rsidR="005D3220">
              <w:rPr>
                <w:noProof/>
                <w:webHidden/>
              </w:rPr>
              <w:fldChar w:fldCharType="begin"/>
            </w:r>
            <w:r w:rsidR="005D3220">
              <w:rPr>
                <w:noProof/>
                <w:webHidden/>
              </w:rPr>
              <w:instrText xml:space="preserve"> PAGEREF _Toc99022388 \h </w:instrText>
            </w:r>
            <w:r w:rsidR="005D3220">
              <w:rPr>
                <w:noProof/>
                <w:webHidden/>
              </w:rPr>
            </w:r>
            <w:r w:rsidR="005D3220">
              <w:rPr>
                <w:noProof/>
                <w:webHidden/>
              </w:rPr>
              <w:fldChar w:fldCharType="separate"/>
            </w:r>
            <w:r w:rsidR="005D3220">
              <w:rPr>
                <w:noProof/>
                <w:webHidden/>
              </w:rPr>
              <w:t>69</w:t>
            </w:r>
            <w:r w:rsidR="005D3220">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3DEF653B" w:rsidR="00074B0E" w:rsidRDefault="00074B0E" w:rsidP="00074B0E">
      <w:pPr>
        <w:pStyle w:val="Inhaltsverzeichnisberschrift"/>
        <w:jc w:val="left"/>
        <w:rPr>
          <w:b w:val="0"/>
          <w:sz w:val="22"/>
          <w:lang w:eastAsia="de-DE"/>
        </w:rPr>
      </w:pPr>
      <w:r w:rsidRPr="00074B0E">
        <w:lastRenderedPageBreak/>
        <w:t>List of Figures</w:t>
      </w:r>
    </w:p>
    <w:p w14:paraId="1E12E8CC" w14:textId="554220B4"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99032907" w:history="1">
        <w:r w:rsidRPr="00A85E5F">
          <w:rPr>
            <w:rStyle w:val="Hyperlink"/>
            <w:noProof/>
          </w:rPr>
          <w:t>Figure 1: General architecture of conversational agents</w:t>
        </w:r>
        <w:r>
          <w:rPr>
            <w:noProof/>
            <w:webHidden/>
          </w:rPr>
          <w:tab/>
        </w:r>
        <w:r>
          <w:rPr>
            <w:noProof/>
            <w:webHidden/>
          </w:rPr>
          <w:fldChar w:fldCharType="begin"/>
        </w:r>
        <w:r>
          <w:rPr>
            <w:noProof/>
            <w:webHidden/>
          </w:rPr>
          <w:instrText xml:space="preserve"> PAGEREF _Toc99032907 \h </w:instrText>
        </w:r>
        <w:r>
          <w:rPr>
            <w:noProof/>
            <w:webHidden/>
          </w:rPr>
        </w:r>
        <w:r>
          <w:rPr>
            <w:noProof/>
            <w:webHidden/>
          </w:rPr>
          <w:fldChar w:fldCharType="separate"/>
        </w:r>
        <w:r>
          <w:rPr>
            <w:noProof/>
            <w:webHidden/>
          </w:rPr>
          <w:t>14</w:t>
        </w:r>
        <w:r>
          <w:rPr>
            <w:noProof/>
            <w:webHidden/>
          </w:rPr>
          <w:fldChar w:fldCharType="end"/>
        </w:r>
      </w:hyperlink>
    </w:p>
    <w:p w14:paraId="56799E5E" w14:textId="040014E5"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08" w:history="1">
        <w:r w:rsidRPr="00A85E5F">
          <w:rPr>
            <w:rStyle w:val="Hyperlink"/>
            <w:noProof/>
          </w:rPr>
          <w:t>Figure 2: Two-dimensional projection of word embeddings</w:t>
        </w:r>
        <w:r>
          <w:rPr>
            <w:noProof/>
            <w:webHidden/>
          </w:rPr>
          <w:tab/>
        </w:r>
        <w:r>
          <w:rPr>
            <w:noProof/>
            <w:webHidden/>
          </w:rPr>
          <w:fldChar w:fldCharType="begin"/>
        </w:r>
        <w:r>
          <w:rPr>
            <w:noProof/>
            <w:webHidden/>
          </w:rPr>
          <w:instrText xml:space="preserve"> PAGEREF _Toc99032908 \h </w:instrText>
        </w:r>
        <w:r>
          <w:rPr>
            <w:noProof/>
            <w:webHidden/>
          </w:rPr>
        </w:r>
        <w:r>
          <w:rPr>
            <w:noProof/>
            <w:webHidden/>
          </w:rPr>
          <w:fldChar w:fldCharType="separate"/>
        </w:r>
        <w:r>
          <w:rPr>
            <w:noProof/>
            <w:webHidden/>
          </w:rPr>
          <w:t>18</w:t>
        </w:r>
        <w:r>
          <w:rPr>
            <w:noProof/>
            <w:webHidden/>
          </w:rPr>
          <w:fldChar w:fldCharType="end"/>
        </w:r>
      </w:hyperlink>
    </w:p>
    <w:p w14:paraId="12BD6833" w14:textId="6995FB26"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09" w:history="1">
        <w:r w:rsidRPr="00A85E5F">
          <w:rPr>
            <w:rStyle w:val="Hyperlink"/>
            <w:noProof/>
          </w:rPr>
          <w:t>Figure 3: Deep neural network with three hidden layers</w:t>
        </w:r>
        <w:r>
          <w:rPr>
            <w:noProof/>
            <w:webHidden/>
          </w:rPr>
          <w:tab/>
        </w:r>
        <w:r>
          <w:rPr>
            <w:noProof/>
            <w:webHidden/>
          </w:rPr>
          <w:fldChar w:fldCharType="begin"/>
        </w:r>
        <w:r>
          <w:rPr>
            <w:noProof/>
            <w:webHidden/>
          </w:rPr>
          <w:instrText xml:space="preserve"> PAGEREF _Toc99032909 \h </w:instrText>
        </w:r>
        <w:r>
          <w:rPr>
            <w:noProof/>
            <w:webHidden/>
          </w:rPr>
        </w:r>
        <w:r>
          <w:rPr>
            <w:noProof/>
            <w:webHidden/>
          </w:rPr>
          <w:fldChar w:fldCharType="separate"/>
        </w:r>
        <w:r>
          <w:rPr>
            <w:noProof/>
            <w:webHidden/>
          </w:rPr>
          <w:t>20</w:t>
        </w:r>
        <w:r>
          <w:rPr>
            <w:noProof/>
            <w:webHidden/>
          </w:rPr>
          <w:fldChar w:fldCharType="end"/>
        </w:r>
      </w:hyperlink>
    </w:p>
    <w:p w14:paraId="07531D29" w14:textId="39D0C4FC"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0" w:history="1">
        <w:r w:rsidRPr="00A85E5F">
          <w:rPr>
            <w:rStyle w:val="Hyperlink"/>
            <w:noProof/>
          </w:rPr>
          <w:t>Figure 4: Commonly used activation functions</w:t>
        </w:r>
        <w:r>
          <w:rPr>
            <w:noProof/>
            <w:webHidden/>
          </w:rPr>
          <w:tab/>
        </w:r>
        <w:r>
          <w:rPr>
            <w:noProof/>
            <w:webHidden/>
          </w:rPr>
          <w:fldChar w:fldCharType="begin"/>
        </w:r>
        <w:r>
          <w:rPr>
            <w:noProof/>
            <w:webHidden/>
          </w:rPr>
          <w:instrText xml:space="preserve"> PAGEREF _Toc99032910 \h </w:instrText>
        </w:r>
        <w:r>
          <w:rPr>
            <w:noProof/>
            <w:webHidden/>
          </w:rPr>
        </w:r>
        <w:r>
          <w:rPr>
            <w:noProof/>
            <w:webHidden/>
          </w:rPr>
          <w:fldChar w:fldCharType="separate"/>
        </w:r>
        <w:r>
          <w:rPr>
            <w:noProof/>
            <w:webHidden/>
          </w:rPr>
          <w:t>21</w:t>
        </w:r>
        <w:r>
          <w:rPr>
            <w:noProof/>
            <w:webHidden/>
          </w:rPr>
          <w:fldChar w:fldCharType="end"/>
        </w:r>
      </w:hyperlink>
    </w:p>
    <w:p w14:paraId="1A925CF4" w14:textId="1921CBC5"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1" w:history="1">
        <w:r w:rsidRPr="00A85E5F">
          <w:rPr>
            <w:rStyle w:val="Hyperlink"/>
            <w:noProof/>
          </w:rPr>
          <w:t>Figure 5: Structure of a RNN when unrolled</w:t>
        </w:r>
        <w:r>
          <w:rPr>
            <w:noProof/>
            <w:webHidden/>
          </w:rPr>
          <w:tab/>
        </w:r>
        <w:r>
          <w:rPr>
            <w:noProof/>
            <w:webHidden/>
          </w:rPr>
          <w:fldChar w:fldCharType="begin"/>
        </w:r>
        <w:r>
          <w:rPr>
            <w:noProof/>
            <w:webHidden/>
          </w:rPr>
          <w:instrText xml:space="preserve"> PAGEREF _Toc99032911 \h </w:instrText>
        </w:r>
        <w:r>
          <w:rPr>
            <w:noProof/>
            <w:webHidden/>
          </w:rPr>
        </w:r>
        <w:r>
          <w:rPr>
            <w:noProof/>
            <w:webHidden/>
          </w:rPr>
          <w:fldChar w:fldCharType="separate"/>
        </w:r>
        <w:r>
          <w:rPr>
            <w:noProof/>
            <w:webHidden/>
          </w:rPr>
          <w:t>22</w:t>
        </w:r>
        <w:r>
          <w:rPr>
            <w:noProof/>
            <w:webHidden/>
          </w:rPr>
          <w:fldChar w:fldCharType="end"/>
        </w:r>
      </w:hyperlink>
    </w:p>
    <w:p w14:paraId="7C04B2CF" w14:textId="623404CE"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2" w:history="1">
        <w:r w:rsidRPr="00A85E5F">
          <w:rPr>
            <w:rStyle w:val="Hyperlink"/>
            <w:noProof/>
          </w:rPr>
          <w:t>Figure 6: Structure of a single LSTM cell</w:t>
        </w:r>
        <w:r>
          <w:rPr>
            <w:noProof/>
            <w:webHidden/>
          </w:rPr>
          <w:tab/>
        </w:r>
        <w:r>
          <w:rPr>
            <w:noProof/>
            <w:webHidden/>
          </w:rPr>
          <w:fldChar w:fldCharType="begin"/>
        </w:r>
        <w:r>
          <w:rPr>
            <w:noProof/>
            <w:webHidden/>
          </w:rPr>
          <w:instrText xml:space="preserve"> PAGEREF _Toc99032912 \h </w:instrText>
        </w:r>
        <w:r>
          <w:rPr>
            <w:noProof/>
            <w:webHidden/>
          </w:rPr>
        </w:r>
        <w:r>
          <w:rPr>
            <w:noProof/>
            <w:webHidden/>
          </w:rPr>
          <w:fldChar w:fldCharType="separate"/>
        </w:r>
        <w:r>
          <w:rPr>
            <w:noProof/>
            <w:webHidden/>
          </w:rPr>
          <w:t>23</w:t>
        </w:r>
        <w:r>
          <w:rPr>
            <w:noProof/>
            <w:webHidden/>
          </w:rPr>
          <w:fldChar w:fldCharType="end"/>
        </w:r>
      </w:hyperlink>
    </w:p>
    <w:p w14:paraId="5B4CBBEA" w14:textId="74EFFCD8"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3" w:history="1">
        <w:r w:rsidRPr="00A85E5F">
          <w:rPr>
            <w:rStyle w:val="Hyperlink"/>
            <w:noProof/>
          </w:rPr>
          <w:t>Figure 7: Encoder-decoder architecture</w:t>
        </w:r>
        <w:r>
          <w:rPr>
            <w:noProof/>
            <w:webHidden/>
          </w:rPr>
          <w:tab/>
        </w:r>
        <w:r>
          <w:rPr>
            <w:noProof/>
            <w:webHidden/>
          </w:rPr>
          <w:fldChar w:fldCharType="begin"/>
        </w:r>
        <w:r>
          <w:rPr>
            <w:noProof/>
            <w:webHidden/>
          </w:rPr>
          <w:instrText xml:space="preserve"> PAGEREF _Toc99032913 \h </w:instrText>
        </w:r>
        <w:r>
          <w:rPr>
            <w:noProof/>
            <w:webHidden/>
          </w:rPr>
        </w:r>
        <w:r>
          <w:rPr>
            <w:noProof/>
            <w:webHidden/>
          </w:rPr>
          <w:fldChar w:fldCharType="separate"/>
        </w:r>
        <w:r>
          <w:rPr>
            <w:noProof/>
            <w:webHidden/>
          </w:rPr>
          <w:t>24</w:t>
        </w:r>
        <w:r>
          <w:rPr>
            <w:noProof/>
            <w:webHidden/>
          </w:rPr>
          <w:fldChar w:fldCharType="end"/>
        </w:r>
      </w:hyperlink>
    </w:p>
    <w:p w14:paraId="29D1DEA5" w14:textId="35C3E7AD"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4" w:history="1">
        <w:r w:rsidRPr="00A85E5F">
          <w:rPr>
            <w:rStyle w:val="Hyperlink"/>
            <w:noProof/>
          </w:rPr>
          <w:t>Figure 8: Machine translation represented as a sequence-to-sequence learning problem</w:t>
        </w:r>
        <w:r>
          <w:rPr>
            <w:noProof/>
            <w:webHidden/>
          </w:rPr>
          <w:tab/>
        </w:r>
        <w:r>
          <w:rPr>
            <w:noProof/>
            <w:webHidden/>
          </w:rPr>
          <w:fldChar w:fldCharType="begin"/>
        </w:r>
        <w:r>
          <w:rPr>
            <w:noProof/>
            <w:webHidden/>
          </w:rPr>
          <w:instrText xml:space="preserve"> PAGEREF _Toc99032914 \h </w:instrText>
        </w:r>
        <w:r>
          <w:rPr>
            <w:noProof/>
            <w:webHidden/>
          </w:rPr>
        </w:r>
        <w:r>
          <w:rPr>
            <w:noProof/>
            <w:webHidden/>
          </w:rPr>
          <w:fldChar w:fldCharType="separate"/>
        </w:r>
        <w:r>
          <w:rPr>
            <w:noProof/>
            <w:webHidden/>
          </w:rPr>
          <w:t>25</w:t>
        </w:r>
        <w:r>
          <w:rPr>
            <w:noProof/>
            <w:webHidden/>
          </w:rPr>
          <w:fldChar w:fldCharType="end"/>
        </w:r>
      </w:hyperlink>
    </w:p>
    <w:p w14:paraId="73572339" w14:textId="2ED0C5E7"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5" w:history="1">
        <w:r w:rsidRPr="00A85E5F">
          <w:rPr>
            <w:rStyle w:val="Hyperlink"/>
            <w:noProof/>
          </w:rPr>
          <w:t>Figure 9: Attention visualized in practical use with machine translation</w:t>
        </w:r>
        <w:r>
          <w:rPr>
            <w:noProof/>
            <w:webHidden/>
          </w:rPr>
          <w:tab/>
        </w:r>
        <w:r>
          <w:rPr>
            <w:noProof/>
            <w:webHidden/>
          </w:rPr>
          <w:fldChar w:fldCharType="begin"/>
        </w:r>
        <w:r>
          <w:rPr>
            <w:noProof/>
            <w:webHidden/>
          </w:rPr>
          <w:instrText xml:space="preserve"> PAGEREF _Toc99032915 \h </w:instrText>
        </w:r>
        <w:r>
          <w:rPr>
            <w:noProof/>
            <w:webHidden/>
          </w:rPr>
        </w:r>
        <w:r>
          <w:rPr>
            <w:noProof/>
            <w:webHidden/>
          </w:rPr>
          <w:fldChar w:fldCharType="separate"/>
        </w:r>
        <w:r>
          <w:rPr>
            <w:noProof/>
            <w:webHidden/>
          </w:rPr>
          <w:t>26</w:t>
        </w:r>
        <w:r>
          <w:rPr>
            <w:noProof/>
            <w:webHidden/>
          </w:rPr>
          <w:fldChar w:fldCharType="end"/>
        </w:r>
      </w:hyperlink>
    </w:p>
    <w:p w14:paraId="70EF4641" w14:textId="658AD488"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6" w:history="1">
        <w:r w:rsidRPr="00A85E5F">
          <w:rPr>
            <w:rStyle w:val="Hyperlink"/>
            <w:noProof/>
          </w:rPr>
          <w:t>Figure 10: Transformer architecture</w:t>
        </w:r>
        <w:r>
          <w:rPr>
            <w:noProof/>
            <w:webHidden/>
          </w:rPr>
          <w:tab/>
        </w:r>
        <w:r>
          <w:rPr>
            <w:noProof/>
            <w:webHidden/>
          </w:rPr>
          <w:fldChar w:fldCharType="begin"/>
        </w:r>
        <w:r>
          <w:rPr>
            <w:noProof/>
            <w:webHidden/>
          </w:rPr>
          <w:instrText xml:space="preserve"> PAGEREF _Toc99032916 \h </w:instrText>
        </w:r>
        <w:r>
          <w:rPr>
            <w:noProof/>
            <w:webHidden/>
          </w:rPr>
        </w:r>
        <w:r>
          <w:rPr>
            <w:noProof/>
            <w:webHidden/>
          </w:rPr>
          <w:fldChar w:fldCharType="separate"/>
        </w:r>
        <w:r>
          <w:rPr>
            <w:noProof/>
            <w:webHidden/>
          </w:rPr>
          <w:t>27</w:t>
        </w:r>
        <w:r>
          <w:rPr>
            <w:noProof/>
            <w:webHidden/>
          </w:rPr>
          <w:fldChar w:fldCharType="end"/>
        </w:r>
      </w:hyperlink>
    </w:p>
    <w:p w14:paraId="266711E4" w14:textId="1D8266AB"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7" w:history="1">
        <w:r w:rsidRPr="00A85E5F">
          <w:rPr>
            <w:rStyle w:val="Hyperlink"/>
            <w:noProof/>
          </w:rPr>
          <w:t>Figure 11: Comparison of scaled dot-product attention and multi-head scaled dot-product attention</w:t>
        </w:r>
        <w:r>
          <w:rPr>
            <w:noProof/>
            <w:webHidden/>
          </w:rPr>
          <w:tab/>
        </w:r>
        <w:r>
          <w:rPr>
            <w:noProof/>
            <w:webHidden/>
          </w:rPr>
          <w:fldChar w:fldCharType="begin"/>
        </w:r>
        <w:r>
          <w:rPr>
            <w:noProof/>
            <w:webHidden/>
          </w:rPr>
          <w:instrText xml:space="preserve"> PAGEREF _Toc99032917 \h </w:instrText>
        </w:r>
        <w:r>
          <w:rPr>
            <w:noProof/>
            <w:webHidden/>
          </w:rPr>
        </w:r>
        <w:r>
          <w:rPr>
            <w:noProof/>
            <w:webHidden/>
          </w:rPr>
          <w:fldChar w:fldCharType="separate"/>
        </w:r>
        <w:r>
          <w:rPr>
            <w:noProof/>
            <w:webHidden/>
          </w:rPr>
          <w:t>30</w:t>
        </w:r>
        <w:r>
          <w:rPr>
            <w:noProof/>
            <w:webHidden/>
          </w:rPr>
          <w:fldChar w:fldCharType="end"/>
        </w:r>
      </w:hyperlink>
    </w:p>
    <w:p w14:paraId="5B262F6B" w14:textId="2EA96BDD"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8" w:history="1">
        <w:r w:rsidRPr="00A85E5F">
          <w:rPr>
            <w:rStyle w:val="Hyperlink"/>
            <w:noProof/>
          </w:rPr>
          <w:t>Figure 12: Transfer learning taxonomy</w:t>
        </w:r>
        <w:r>
          <w:rPr>
            <w:noProof/>
            <w:webHidden/>
          </w:rPr>
          <w:tab/>
        </w:r>
        <w:r>
          <w:rPr>
            <w:noProof/>
            <w:webHidden/>
          </w:rPr>
          <w:fldChar w:fldCharType="begin"/>
        </w:r>
        <w:r>
          <w:rPr>
            <w:noProof/>
            <w:webHidden/>
          </w:rPr>
          <w:instrText xml:space="preserve"> PAGEREF _Toc99032918 \h </w:instrText>
        </w:r>
        <w:r>
          <w:rPr>
            <w:noProof/>
            <w:webHidden/>
          </w:rPr>
        </w:r>
        <w:r>
          <w:rPr>
            <w:noProof/>
            <w:webHidden/>
          </w:rPr>
          <w:fldChar w:fldCharType="separate"/>
        </w:r>
        <w:r>
          <w:rPr>
            <w:noProof/>
            <w:webHidden/>
          </w:rPr>
          <w:t>31</w:t>
        </w:r>
        <w:r>
          <w:rPr>
            <w:noProof/>
            <w:webHidden/>
          </w:rPr>
          <w:fldChar w:fldCharType="end"/>
        </w:r>
      </w:hyperlink>
    </w:p>
    <w:p w14:paraId="62F602AC" w14:textId="57B5CE06"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19" w:history="1">
        <w:r w:rsidRPr="00A85E5F">
          <w:rPr>
            <w:rStyle w:val="Hyperlink"/>
            <w:noProof/>
          </w:rPr>
          <w:t>Figure 13: Overview of different contextual pretraining methods</w:t>
        </w:r>
        <w:r>
          <w:rPr>
            <w:noProof/>
            <w:webHidden/>
          </w:rPr>
          <w:tab/>
        </w:r>
        <w:r>
          <w:rPr>
            <w:noProof/>
            <w:webHidden/>
          </w:rPr>
          <w:fldChar w:fldCharType="begin"/>
        </w:r>
        <w:r>
          <w:rPr>
            <w:noProof/>
            <w:webHidden/>
          </w:rPr>
          <w:instrText xml:space="preserve"> PAGEREF _Toc99032919 \h </w:instrText>
        </w:r>
        <w:r>
          <w:rPr>
            <w:noProof/>
            <w:webHidden/>
          </w:rPr>
        </w:r>
        <w:r>
          <w:rPr>
            <w:noProof/>
            <w:webHidden/>
          </w:rPr>
          <w:fldChar w:fldCharType="separate"/>
        </w:r>
        <w:r>
          <w:rPr>
            <w:noProof/>
            <w:webHidden/>
          </w:rPr>
          <w:t>33</w:t>
        </w:r>
        <w:r>
          <w:rPr>
            <w:noProof/>
            <w:webHidden/>
          </w:rPr>
          <w:fldChar w:fldCharType="end"/>
        </w:r>
      </w:hyperlink>
    </w:p>
    <w:p w14:paraId="12D1626B" w14:textId="0F82E647"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20" w:history="1">
        <w:r w:rsidRPr="00A85E5F">
          <w:rPr>
            <w:rStyle w:val="Hyperlink"/>
            <w:noProof/>
          </w:rPr>
          <w:t xml:space="preserve">Figure 14: Comparison of traditional </w:t>
        </w:r>
        <w:r>
          <w:rPr>
            <w:rStyle w:val="Hyperlink"/>
            <w:noProof/>
          </w:rPr>
          <w:t>training schemes</w:t>
        </w:r>
        <w:r>
          <w:rPr>
            <w:noProof/>
            <w:webHidden/>
          </w:rPr>
          <w:tab/>
        </w:r>
        <w:r>
          <w:rPr>
            <w:noProof/>
            <w:webHidden/>
          </w:rPr>
          <w:fldChar w:fldCharType="begin"/>
        </w:r>
        <w:r>
          <w:rPr>
            <w:noProof/>
            <w:webHidden/>
          </w:rPr>
          <w:instrText xml:space="preserve"> PAGEREF _Toc99032920 \h </w:instrText>
        </w:r>
        <w:r>
          <w:rPr>
            <w:noProof/>
            <w:webHidden/>
          </w:rPr>
        </w:r>
        <w:r>
          <w:rPr>
            <w:noProof/>
            <w:webHidden/>
          </w:rPr>
          <w:fldChar w:fldCharType="separate"/>
        </w:r>
        <w:r>
          <w:rPr>
            <w:noProof/>
            <w:webHidden/>
          </w:rPr>
          <w:t>37</w:t>
        </w:r>
        <w:r>
          <w:rPr>
            <w:noProof/>
            <w:webHidden/>
          </w:rPr>
          <w:fldChar w:fldCharType="end"/>
        </w:r>
      </w:hyperlink>
    </w:p>
    <w:p w14:paraId="05B965DC" w14:textId="7903D7AD"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21" w:history="1">
        <w:r w:rsidRPr="00A85E5F">
          <w:rPr>
            <w:rStyle w:val="Hyperlink"/>
            <w:noProof/>
          </w:rPr>
          <w:t>Figure 15: Vocabulary overla</w:t>
        </w:r>
        <w:r>
          <w:rPr>
            <w:rStyle w:val="Hyperlink"/>
            <w:noProof/>
          </w:rPr>
          <w:t>p</w:t>
        </w:r>
        <w:r>
          <w:rPr>
            <w:noProof/>
            <w:webHidden/>
          </w:rPr>
          <w:tab/>
        </w:r>
        <w:r>
          <w:rPr>
            <w:noProof/>
            <w:webHidden/>
          </w:rPr>
          <w:fldChar w:fldCharType="begin"/>
        </w:r>
        <w:r>
          <w:rPr>
            <w:noProof/>
            <w:webHidden/>
          </w:rPr>
          <w:instrText xml:space="preserve"> PAGEREF _Toc99032921 \h </w:instrText>
        </w:r>
        <w:r>
          <w:rPr>
            <w:noProof/>
            <w:webHidden/>
          </w:rPr>
        </w:r>
        <w:r>
          <w:rPr>
            <w:noProof/>
            <w:webHidden/>
          </w:rPr>
          <w:fldChar w:fldCharType="separate"/>
        </w:r>
        <w:r>
          <w:rPr>
            <w:noProof/>
            <w:webHidden/>
          </w:rPr>
          <w:t>44</w:t>
        </w:r>
        <w:r>
          <w:rPr>
            <w:noProof/>
            <w:webHidden/>
          </w:rPr>
          <w:fldChar w:fldCharType="end"/>
        </w:r>
      </w:hyperlink>
    </w:p>
    <w:p w14:paraId="34856B3C" w14:textId="7FBB6816"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22" w:history="1">
        <w:r w:rsidRPr="00A85E5F">
          <w:rPr>
            <w:rStyle w:val="Hyperlink"/>
            <w:noProof/>
          </w:rPr>
          <w:t>Figure 16: Model loss for DAPT on RecipeNLG instructions</w:t>
        </w:r>
        <w:r>
          <w:rPr>
            <w:noProof/>
            <w:webHidden/>
          </w:rPr>
          <w:tab/>
        </w:r>
        <w:r>
          <w:rPr>
            <w:noProof/>
            <w:webHidden/>
          </w:rPr>
          <w:fldChar w:fldCharType="begin"/>
        </w:r>
        <w:r>
          <w:rPr>
            <w:noProof/>
            <w:webHidden/>
          </w:rPr>
          <w:instrText xml:space="preserve"> PAGEREF _Toc99032922 \h </w:instrText>
        </w:r>
        <w:r>
          <w:rPr>
            <w:noProof/>
            <w:webHidden/>
          </w:rPr>
        </w:r>
        <w:r>
          <w:rPr>
            <w:noProof/>
            <w:webHidden/>
          </w:rPr>
          <w:fldChar w:fldCharType="separate"/>
        </w:r>
        <w:r>
          <w:rPr>
            <w:noProof/>
            <w:webHidden/>
          </w:rPr>
          <w:t>47</w:t>
        </w:r>
        <w:r>
          <w:rPr>
            <w:noProof/>
            <w:webHidden/>
          </w:rPr>
          <w:fldChar w:fldCharType="end"/>
        </w:r>
      </w:hyperlink>
    </w:p>
    <w:p w14:paraId="7D6FAD1E" w14:textId="53951D1C"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23" w:history="1">
        <w:r w:rsidRPr="00A85E5F">
          <w:rPr>
            <w:rStyle w:val="Hyperlink"/>
            <w:noProof/>
          </w:rPr>
          <w:t>Figure 17: BERT for text classification</w:t>
        </w:r>
        <w:r>
          <w:rPr>
            <w:noProof/>
            <w:webHidden/>
          </w:rPr>
          <w:tab/>
        </w:r>
        <w:r>
          <w:rPr>
            <w:noProof/>
            <w:webHidden/>
          </w:rPr>
          <w:fldChar w:fldCharType="begin"/>
        </w:r>
        <w:r>
          <w:rPr>
            <w:noProof/>
            <w:webHidden/>
          </w:rPr>
          <w:instrText xml:space="preserve"> PAGEREF _Toc99032923 \h </w:instrText>
        </w:r>
        <w:r>
          <w:rPr>
            <w:noProof/>
            <w:webHidden/>
          </w:rPr>
        </w:r>
        <w:r>
          <w:rPr>
            <w:noProof/>
            <w:webHidden/>
          </w:rPr>
          <w:fldChar w:fldCharType="separate"/>
        </w:r>
        <w:r>
          <w:rPr>
            <w:noProof/>
            <w:webHidden/>
          </w:rPr>
          <w:t>49</w:t>
        </w:r>
        <w:r>
          <w:rPr>
            <w:noProof/>
            <w:webHidden/>
          </w:rPr>
          <w:fldChar w:fldCharType="end"/>
        </w:r>
      </w:hyperlink>
    </w:p>
    <w:p w14:paraId="40514D50" w14:textId="13367953"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24" w:history="1">
        <w:r w:rsidRPr="00A85E5F">
          <w:rPr>
            <w:rStyle w:val="Hyperlink"/>
            <w:noProof/>
          </w:rPr>
          <w:t>Figure 18: BERT for entity tagging</w:t>
        </w:r>
        <w:r>
          <w:rPr>
            <w:noProof/>
            <w:webHidden/>
          </w:rPr>
          <w:tab/>
        </w:r>
        <w:r>
          <w:rPr>
            <w:noProof/>
            <w:webHidden/>
          </w:rPr>
          <w:fldChar w:fldCharType="begin"/>
        </w:r>
        <w:r>
          <w:rPr>
            <w:noProof/>
            <w:webHidden/>
          </w:rPr>
          <w:instrText xml:space="preserve"> PAGEREF _Toc99032924 \h </w:instrText>
        </w:r>
        <w:r>
          <w:rPr>
            <w:noProof/>
            <w:webHidden/>
          </w:rPr>
        </w:r>
        <w:r>
          <w:rPr>
            <w:noProof/>
            <w:webHidden/>
          </w:rPr>
          <w:fldChar w:fldCharType="separate"/>
        </w:r>
        <w:r>
          <w:rPr>
            <w:noProof/>
            <w:webHidden/>
          </w:rPr>
          <w:t>50</w:t>
        </w:r>
        <w:r>
          <w:rPr>
            <w:noProof/>
            <w:webHidden/>
          </w:rPr>
          <w:fldChar w:fldCharType="end"/>
        </w:r>
      </w:hyperlink>
    </w:p>
    <w:p w14:paraId="0A0FC1D2" w14:textId="2BD925AB"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hyperlink w:anchor="_Toc99032925" w:history="1">
        <w:r w:rsidRPr="00A85E5F">
          <w:rPr>
            <w:rStyle w:val="Hyperlink"/>
            <w:noProof/>
          </w:rPr>
          <w:t>Figure 19: BERT for question answering</w:t>
        </w:r>
        <w:r>
          <w:rPr>
            <w:noProof/>
            <w:webHidden/>
          </w:rPr>
          <w:tab/>
        </w:r>
        <w:r>
          <w:rPr>
            <w:noProof/>
            <w:webHidden/>
          </w:rPr>
          <w:fldChar w:fldCharType="begin"/>
        </w:r>
        <w:r>
          <w:rPr>
            <w:noProof/>
            <w:webHidden/>
          </w:rPr>
          <w:instrText xml:space="preserve"> PAGEREF _Toc99032925 \h </w:instrText>
        </w:r>
        <w:r>
          <w:rPr>
            <w:noProof/>
            <w:webHidden/>
          </w:rPr>
        </w:r>
        <w:r>
          <w:rPr>
            <w:noProof/>
            <w:webHidden/>
          </w:rPr>
          <w:fldChar w:fldCharType="separate"/>
        </w:r>
        <w:r>
          <w:rPr>
            <w:noProof/>
            <w:webHidden/>
          </w:rPr>
          <w:t>52</w:t>
        </w:r>
        <w:r>
          <w:rPr>
            <w:noProof/>
            <w:webHidden/>
          </w:rPr>
          <w:fldChar w:fldCharType="end"/>
        </w:r>
      </w:hyperlink>
    </w:p>
    <w:p w14:paraId="240B5217" w14:textId="198B3AE8" w:rsidR="00074B0E" w:rsidRPr="00074B0E" w:rsidRDefault="00074B0E" w:rsidP="00074B0E">
      <w:r>
        <w:fldChar w:fldCharType="end"/>
      </w:r>
    </w:p>
    <w:p w14:paraId="4E525B85" w14:textId="66300129" w:rsidR="00FE3667" w:rsidRPr="001E1A99" w:rsidRDefault="00FE3667" w:rsidP="000147EF">
      <w:pPr>
        <w:pStyle w:val="Literaturverzeichnis"/>
      </w:pPr>
    </w:p>
    <w:p w14:paraId="488DD74E" w14:textId="77777777" w:rsidR="008B6F0D" w:rsidRPr="001E1A99" w:rsidRDefault="00FE3667" w:rsidP="00FE3667">
      <w:r w:rsidRPr="001E1A99">
        <w:br w:type="page"/>
      </w:r>
    </w:p>
    <w:p w14:paraId="31C02CC2" w14:textId="77777777" w:rsidR="00804C77" w:rsidRDefault="00074B0E" w:rsidP="00804C77">
      <w:pPr>
        <w:pStyle w:val="Inhaltsverzeichnisberschrift"/>
        <w:jc w:val="left"/>
      </w:pPr>
      <w:r w:rsidRPr="00804C77">
        <w:lastRenderedPageBreak/>
        <w:t>List of Tables</w:t>
      </w:r>
    </w:p>
    <w:p w14:paraId="442D25B6" w14:textId="08B3F6E5"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r>
        <w:rPr>
          <w:b/>
          <w:bCs/>
          <w:sz w:val="28"/>
          <w:szCs w:val="28"/>
          <w:lang w:val="en-US"/>
        </w:rPr>
        <w:fldChar w:fldCharType="begin"/>
      </w:r>
      <w:r>
        <w:rPr>
          <w:b/>
          <w:bCs/>
          <w:sz w:val="28"/>
          <w:szCs w:val="28"/>
          <w:lang w:val="en-US"/>
        </w:rPr>
        <w:instrText xml:space="preserve"> TOC \h \z \c "Table" </w:instrText>
      </w:r>
      <w:r>
        <w:rPr>
          <w:b/>
          <w:bCs/>
          <w:sz w:val="28"/>
          <w:szCs w:val="28"/>
          <w:lang w:val="en-US"/>
        </w:rPr>
        <w:fldChar w:fldCharType="separate"/>
      </w:r>
      <w:hyperlink w:anchor="_Toc99033579" w:history="1">
        <w:r w:rsidRPr="00FD6D07">
          <w:rPr>
            <w:rStyle w:val="Hyperlink"/>
            <w:noProof/>
          </w:rPr>
          <w:t>Table 1: Excerpt from the Cookversational Search dataset</w:t>
        </w:r>
        <w:r>
          <w:rPr>
            <w:noProof/>
            <w:webHidden/>
          </w:rPr>
          <w:tab/>
        </w:r>
        <w:r>
          <w:rPr>
            <w:noProof/>
            <w:webHidden/>
          </w:rPr>
          <w:fldChar w:fldCharType="begin"/>
        </w:r>
        <w:r>
          <w:rPr>
            <w:noProof/>
            <w:webHidden/>
          </w:rPr>
          <w:instrText xml:space="preserve"> PAGEREF _Toc99033579 \h </w:instrText>
        </w:r>
        <w:r>
          <w:rPr>
            <w:noProof/>
            <w:webHidden/>
          </w:rPr>
        </w:r>
        <w:r>
          <w:rPr>
            <w:noProof/>
            <w:webHidden/>
          </w:rPr>
          <w:fldChar w:fldCharType="separate"/>
        </w:r>
        <w:r>
          <w:rPr>
            <w:noProof/>
            <w:webHidden/>
          </w:rPr>
          <w:t>38</w:t>
        </w:r>
        <w:r>
          <w:rPr>
            <w:noProof/>
            <w:webHidden/>
          </w:rPr>
          <w:fldChar w:fldCharType="end"/>
        </w:r>
      </w:hyperlink>
    </w:p>
    <w:p w14:paraId="130C9CA6" w14:textId="32D99EFE"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hyperlink w:anchor="_Toc99033580" w:history="1">
        <w:r w:rsidRPr="00FD6D07">
          <w:rPr>
            <w:rStyle w:val="Hyperlink"/>
            <w:noProof/>
          </w:rPr>
          <w:t>Table 2: Excerpt from the DoQA dataset</w:t>
        </w:r>
        <w:r>
          <w:rPr>
            <w:noProof/>
            <w:webHidden/>
          </w:rPr>
          <w:tab/>
        </w:r>
        <w:r>
          <w:rPr>
            <w:noProof/>
            <w:webHidden/>
          </w:rPr>
          <w:fldChar w:fldCharType="begin"/>
        </w:r>
        <w:r>
          <w:rPr>
            <w:noProof/>
            <w:webHidden/>
          </w:rPr>
          <w:instrText xml:space="preserve"> PAGEREF _Toc99033580 \h </w:instrText>
        </w:r>
        <w:r>
          <w:rPr>
            <w:noProof/>
            <w:webHidden/>
          </w:rPr>
        </w:r>
        <w:r>
          <w:rPr>
            <w:noProof/>
            <w:webHidden/>
          </w:rPr>
          <w:fldChar w:fldCharType="separate"/>
        </w:r>
        <w:r>
          <w:rPr>
            <w:noProof/>
            <w:webHidden/>
          </w:rPr>
          <w:t>39</w:t>
        </w:r>
        <w:r>
          <w:rPr>
            <w:noProof/>
            <w:webHidden/>
          </w:rPr>
          <w:fldChar w:fldCharType="end"/>
        </w:r>
      </w:hyperlink>
    </w:p>
    <w:p w14:paraId="65E24480" w14:textId="61B53762"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hyperlink w:anchor="_Toc99033581" w:history="1">
        <w:r w:rsidRPr="00FD6D07">
          <w:rPr>
            <w:rStyle w:val="Hyperlink"/>
            <w:noProof/>
          </w:rPr>
          <w:t>Table 3: Excerpt from the FoodBase corpus</w:t>
        </w:r>
        <w:r>
          <w:rPr>
            <w:noProof/>
            <w:webHidden/>
          </w:rPr>
          <w:tab/>
        </w:r>
        <w:r>
          <w:rPr>
            <w:noProof/>
            <w:webHidden/>
          </w:rPr>
          <w:fldChar w:fldCharType="begin"/>
        </w:r>
        <w:r>
          <w:rPr>
            <w:noProof/>
            <w:webHidden/>
          </w:rPr>
          <w:instrText xml:space="preserve"> PAGEREF _Toc99033581 \h </w:instrText>
        </w:r>
        <w:r>
          <w:rPr>
            <w:noProof/>
            <w:webHidden/>
          </w:rPr>
        </w:r>
        <w:r>
          <w:rPr>
            <w:noProof/>
            <w:webHidden/>
          </w:rPr>
          <w:fldChar w:fldCharType="separate"/>
        </w:r>
        <w:r>
          <w:rPr>
            <w:noProof/>
            <w:webHidden/>
          </w:rPr>
          <w:t>39</w:t>
        </w:r>
        <w:r>
          <w:rPr>
            <w:noProof/>
            <w:webHidden/>
          </w:rPr>
          <w:fldChar w:fldCharType="end"/>
        </w:r>
      </w:hyperlink>
    </w:p>
    <w:p w14:paraId="346AC52E" w14:textId="555AB75F"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hyperlink w:anchor="_Toc99033582" w:history="1">
        <w:r w:rsidRPr="00FD6D07">
          <w:rPr>
            <w:rStyle w:val="Hyperlink"/>
            <w:noProof/>
          </w:rPr>
          <w:t>Table 4: Comparison of MLM predictions.</w:t>
        </w:r>
        <w:r>
          <w:rPr>
            <w:noProof/>
            <w:webHidden/>
          </w:rPr>
          <w:tab/>
        </w:r>
        <w:r>
          <w:rPr>
            <w:noProof/>
            <w:webHidden/>
          </w:rPr>
          <w:fldChar w:fldCharType="begin"/>
        </w:r>
        <w:r>
          <w:rPr>
            <w:noProof/>
            <w:webHidden/>
          </w:rPr>
          <w:instrText xml:space="preserve"> PAGEREF _Toc99033582 \h </w:instrText>
        </w:r>
        <w:r>
          <w:rPr>
            <w:noProof/>
            <w:webHidden/>
          </w:rPr>
        </w:r>
        <w:r>
          <w:rPr>
            <w:noProof/>
            <w:webHidden/>
          </w:rPr>
          <w:fldChar w:fldCharType="separate"/>
        </w:r>
        <w:r>
          <w:rPr>
            <w:noProof/>
            <w:webHidden/>
          </w:rPr>
          <w:t>46</w:t>
        </w:r>
        <w:r>
          <w:rPr>
            <w:noProof/>
            <w:webHidden/>
          </w:rPr>
          <w:fldChar w:fldCharType="end"/>
        </w:r>
      </w:hyperlink>
    </w:p>
    <w:p w14:paraId="7F1B5803" w14:textId="001AA4E4"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hyperlink w:anchor="_Toc99033583" w:history="1">
        <w:r w:rsidRPr="00FD6D07">
          <w:rPr>
            <w:rStyle w:val="Hyperlink"/>
            <w:noProof/>
          </w:rPr>
          <w:t>Table 5: Information need classification experiment results</w:t>
        </w:r>
        <w:r>
          <w:rPr>
            <w:noProof/>
            <w:webHidden/>
          </w:rPr>
          <w:tab/>
        </w:r>
        <w:r>
          <w:rPr>
            <w:noProof/>
            <w:webHidden/>
          </w:rPr>
          <w:fldChar w:fldCharType="begin"/>
        </w:r>
        <w:r>
          <w:rPr>
            <w:noProof/>
            <w:webHidden/>
          </w:rPr>
          <w:instrText xml:space="preserve"> PAGEREF _Toc99033583 \h </w:instrText>
        </w:r>
        <w:r>
          <w:rPr>
            <w:noProof/>
            <w:webHidden/>
          </w:rPr>
        </w:r>
        <w:r>
          <w:rPr>
            <w:noProof/>
            <w:webHidden/>
          </w:rPr>
          <w:fldChar w:fldCharType="separate"/>
        </w:r>
        <w:r>
          <w:rPr>
            <w:noProof/>
            <w:webHidden/>
          </w:rPr>
          <w:t>52</w:t>
        </w:r>
        <w:r>
          <w:rPr>
            <w:noProof/>
            <w:webHidden/>
          </w:rPr>
          <w:fldChar w:fldCharType="end"/>
        </w:r>
      </w:hyperlink>
    </w:p>
    <w:p w14:paraId="570C7748" w14:textId="19345CBA"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hyperlink w:anchor="_Toc99033584" w:history="1">
        <w:r w:rsidRPr="00FD6D07">
          <w:rPr>
            <w:rStyle w:val="Hyperlink"/>
            <w:noProof/>
          </w:rPr>
          <w:t>Table 6: Food entity tagging experiment results</w:t>
        </w:r>
        <w:r>
          <w:rPr>
            <w:noProof/>
            <w:webHidden/>
          </w:rPr>
          <w:tab/>
        </w:r>
        <w:r>
          <w:rPr>
            <w:noProof/>
            <w:webHidden/>
          </w:rPr>
          <w:fldChar w:fldCharType="begin"/>
        </w:r>
        <w:r>
          <w:rPr>
            <w:noProof/>
            <w:webHidden/>
          </w:rPr>
          <w:instrText xml:space="preserve"> PAGEREF _Toc99033584 \h </w:instrText>
        </w:r>
        <w:r>
          <w:rPr>
            <w:noProof/>
            <w:webHidden/>
          </w:rPr>
        </w:r>
        <w:r>
          <w:rPr>
            <w:noProof/>
            <w:webHidden/>
          </w:rPr>
          <w:fldChar w:fldCharType="separate"/>
        </w:r>
        <w:r>
          <w:rPr>
            <w:noProof/>
            <w:webHidden/>
          </w:rPr>
          <w:t>53</w:t>
        </w:r>
        <w:r>
          <w:rPr>
            <w:noProof/>
            <w:webHidden/>
          </w:rPr>
          <w:fldChar w:fldCharType="end"/>
        </w:r>
      </w:hyperlink>
    </w:p>
    <w:p w14:paraId="1448D94E" w14:textId="08F96E5B"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hyperlink w:anchor="_Toc99033585" w:history="1">
        <w:r w:rsidRPr="00FD6D07">
          <w:rPr>
            <w:rStyle w:val="Hyperlink"/>
            <w:noProof/>
          </w:rPr>
          <w:t>Table 7: Question answering experiment results</w:t>
        </w:r>
        <w:r>
          <w:rPr>
            <w:noProof/>
            <w:webHidden/>
          </w:rPr>
          <w:tab/>
        </w:r>
        <w:r>
          <w:rPr>
            <w:noProof/>
            <w:webHidden/>
          </w:rPr>
          <w:fldChar w:fldCharType="begin"/>
        </w:r>
        <w:r>
          <w:rPr>
            <w:noProof/>
            <w:webHidden/>
          </w:rPr>
          <w:instrText xml:space="preserve"> PAGEREF _Toc99033585 \h </w:instrText>
        </w:r>
        <w:r>
          <w:rPr>
            <w:noProof/>
            <w:webHidden/>
          </w:rPr>
        </w:r>
        <w:r>
          <w:rPr>
            <w:noProof/>
            <w:webHidden/>
          </w:rPr>
          <w:fldChar w:fldCharType="separate"/>
        </w:r>
        <w:r>
          <w:rPr>
            <w:noProof/>
            <w:webHidden/>
          </w:rPr>
          <w:t>54</w:t>
        </w:r>
        <w:r>
          <w:rPr>
            <w:noProof/>
            <w:webHidden/>
          </w:rPr>
          <w:fldChar w:fldCharType="end"/>
        </w:r>
      </w:hyperlink>
    </w:p>
    <w:p w14:paraId="568D179E" w14:textId="49C53823" w:rsidR="00804C77" w:rsidRDefault="00804C77">
      <w:pPr>
        <w:spacing w:after="200" w:line="276" w:lineRule="auto"/>
        <w:jc w:val="left"/>
        <w:rPr>
          <w:b/>
          <w:bCs/>
          <w:sz w:val="28"/>
          <w:szCs w:val="28"/>
          <w:lang w:val="en-US"/>
        </w:rPr>
      </w:pPr>
      <w:r>
        <w:rPr>
          <w:b/>
          <w:bCs/>
          <w:sz w:val="28"/>
          <w:szCs w:val="28"/>
          <w:lang w:val="en-US"/>
        </w:rPr>
        <w:fldChar w:fldCharType="end"/>
      </w:r>
      <w:r>
        <w:rPr>
          <w:b/>
          <w:bCs/>
          <w:sz w:val="28"/>
          <w:szCs w:val="28"/>
          <w:lang w:val="en-US"/>
        </w:rPr>
        <w:br w:type="page"/>
      </w:r>
    </w:p>
    <w:p w14:paraId="5F9F96D5" w14:textId="3852AB94"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568E642D" w14:textId="28A50345" w:rsidR="00D718CA" w:rsidRDefault="00573B88" w:rsidP="00D718CA">
      <w:pPr>
        <w:pStyle w:val="Listenabsatz"/>
        <w:numPr>
          <w:ilvl w:val="0"/>
          <w:numId w:val="35"/>
        </w:numPr>
        <w:rPr>
          <w:lang w:val="en-US" w:eastAsia="en-US"/>
        </w:rPr>
      </w:pPr>
      <w:r>
        <w:rPr>
          <w:lang w:val="en-US" w:eastAsia="en-US"/>
        </w:rPr>
        <w:t>Irgendwie die Kochdomäne reinbringen</w:t>
      </w:r>
    </w:p>
    <w:p w14:paraId="5D7B39AB" w14:textId="77777777" w:rsidR="00D718CA" w:rsidRPr="00D718CA" w:rsidRDefault="00D718CA" w:rsidP="00D718CA">
      <w:pPr>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51705380"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0VDE2OjQ1OjE4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RUMTY6NDU6MTg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Y6NDU6MTg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75777B8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825A5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RUMTY6NDU6MTg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0VDE2OjQ1OjE4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RUMTY6NDU6MTg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RUMTY6NDU6MTg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FQxNjo0NToxO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RUMTY6NDU6MTg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58218160"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RUMTY6NDU6MTg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2OjQ1OjE4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FQxNjo0NToxO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30B4BF37"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RUMTY6NDU6MTg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6A553FFF"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3A20A0F4"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825A5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RUMTY6NDU6MTg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160103">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9022348"/>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Ref98916451"/>
      <w:bookmarkStart w:id="11" w:name="_Toc99022349"/>
      <w:r>
        <w:t>Introduction</w:t>
      </w:r>
      <w:bookmarkEnd w:id="10"/>
      <w:bookmarkEnd w:id="11"/>
    </w:p>
    <w:p w14:paraId="3E96CACE" w14:textId="70057AD0"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2OjQ1OjE4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825A5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RUMTY6NDU6MTg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5C2FF23F"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Y6NDU6MTg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2OjQ1OjE4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0VDE2OjQ1OjE4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Y6NDU6MTg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2" w:name="_Toc99022350"/>
      <w:r>
        <w:t>Inner Workings</w:t>
      </w:r>
      <w:r w:rsidR="004362BC">
        <w:t xml:space="preserve"> of Conversational Agents</w:t>
      </w:r>
      <w:bookmarkEnd w:id="12"/>
    </w:p>
    <w:p w14:paraId="1125D0C0" w14:textId="69EE8DE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to give a shallow overview over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bookmarkStart w:id="13" w:name="_Toc99032907"/>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bookmarkEnd w:id="13"/>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3B004D66"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r w:rsidR="006268D9" w:rsidRPr="00ED0131">
        <w:rPr>
          <w:i/>
          <w:iCs/>
        </w:rPr>
        <w:t>departure_location</w:t>
      </w:r>
      <w:r w:rsidR="006268D9">
        <w:t xml:space="preserve"> and </w:t>
      </w:r>
      <w:r w:rsidR="006268D9" w:rsidRPr="00ED0131">
        <w:rPr>
          <w:i/>
          <w:iCs/>
        </w:rPr>
        <w:t>destination_location</w:t>
      </w:r>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RUMTY6NDU6MTg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3476C823"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RUMTY6NDU6MTg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0VDE2OjQ1OjE4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4" w:name="_Ref98879093"/>
      <w:bookmarkStart w:id="15" w:name="_Ref98916474"/>
      <w:bookmarkStart w:id="16" w:name="_Toc99022351"/>
      <w:r>
        <w:t>Application in the Cooking Domain</w:t>
      </w:r>
      <w:bookmarkEnd w:id="14"/>
      <w:bookmarkEnd w:id="15"/>
      <w:bookmarkEnd w:id="16"/>
    </w:p>
    <w:p w14:paraId="68B1091B" w14:textId="2EF6C665"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RUMTY6NDU6MTg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2OjQ1OjE4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RUMTY6NDU6MTg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proposed RecipeBot</w:t>
      </w:r>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0C6640D9" w:rsidR="00527891" w:rsidRDefault="009F343E" w:rsidP="00966A11">
      <w:pPr>
        <w:pStyle w:val="Folgeabsatz"/>
      </w:pPr>
      <w:r>
        <w:t xml:space="preserve">A more sophisticated </w:t>
      </w:r>
      <w:r w:rsidR="007E7B24">
        <w:t>CA for the kitchen</w:t>
      </w:r>
      <w:r w:rsidR="005D11D0">
        <w:t xml:space="preserve"> is </w:t>
      </w:r>
      <w:r w:rsidR="005D11D0" w:rsidRPr="000D696C">
        <w:t>Foodie Fooderson</w:t>
      </w:r>
      <w:r w:rsidR="000D696C">
        <w:t xml:space="preserve"> and was proposed by </w:t>
      </w:r>
      <w:sdt>
        <w:sdtPr>
          <w:alias w:val="To edit, see citavi.com/edit"/>
          <w:tag w:val="CitaviPlaceholder#5beb5d4a-1d60-4a65-b0df-0eb2a7e18e9e"/>
          <w:id w:val="-2055383084"/>
          <w:placeholder>
            <w:docPart w:val="DefaultPlaceholder_-1854013440"/>
          </w:placeholder>
        </w:sdtPr>
        <w:sdtEndPr/>
        <w:sdtContent>
          <w:r w:rsidR="000D696C">
            <w:rPr>
              <w:noProof/>
            </w:rPr>
            <w:fldChar w:fldCharType="begin"/>
          </w:r>
          <w:r w:rsidR="000D6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E4N2RjLTk4YTQtNGJjMi04YmFjLTU5OWVlMDEyM2U1Ny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NWJlYjVkNGEtMWQ2MC00YTY1LWIwZGYtMGViMmE3ZTE4ZTllIiwiVGV4dCI6IihBbmdhcmEgZXQgYWwuLCAyMDE3KSIsIldBSVZlcnNpb24iOiI2LjUuMC4wIn0=}</w:instrText>
          </w:r>
          <w:r w:rsidR="000D696C">
            <w:rPr>
              <w:noProof/>
            </w:rPr>
            <w:fldChar w:fldCharType="separate"/>
          </w:r>
          <w:r w:rsidR="00E31C1E">
            <w:rPr>
              <w:noProof/>
            </w:rPr>
            <w:t>(Angara et al., 2017)</w:t>
          </w:r>
          <w:r w:rsidR="000D696C">
            <w:rPr>
              <w:noProof/>
            </w:rPr>
            <w:fldChar w:fldCharType="end"/>
          </w:r>
        </w:sdtContent>
      </w:sdt>
      <w:r w:rsidR="007E7B24" w:rsidRPr="007E7B24">
        <w:t>.</w:t>
      </w:r>
      <w:r w:rsidR="007E7B24">
        <w:t xml:space="preserve"> Foodie Fooderson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2489E30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RUMTY6NDU6MTg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4DCF7EF7" w:rsidR="006463F9" w:rsidRDefault="00716D32"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RUMTY6NDU6MTg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0VDE2OjQ1OjE4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7" w:name="_Ref98916482"/>
      <w:bookmarkStart w:id="18" w:name="_Toc99022352"/>
      <w:r>
        <w:t>Language Processing with Deep Neural Networks</w:t>
      </w:r>
      <w:bookmarkEnd w:id="17"/>
      <w:bookmarkEnd w:id="18"/>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9" w:name="_Ref98862641"/>
      <w:bookmarkStart w:id="20" w:name="_Toc99022353"/>
      <w:r>
        <w:lastRenderedPageBreak/>
        <w:t>Word Embeddings</w:t>
      </w:r>
      <w:bookmarkEnd w:id="19"/>
      <w:bookmarkEnd w:id="20"/>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bookmarkStart w:id="21" w:name="_Toc99032908"/>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bookmarkEnd w:id="21"/>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716D32"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72C450C8"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lastRenderedPageBreak/>
        <w:t xml:space="preserve">More sophisticated algorithms arose that narrow down the embedding dimension, </w:t>
      </w:r>
      <w:r w:rsidR="00347C3C">
        <w:t>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7DC8B465"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0VDE2OjQ1OjE4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FQxNjo0NToxO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2" w:name="_Toc99022354"/>
      <w:r>
        <w:lastRenderedPageBreak/>
        <w:t>Artificial Neural Networks</w:t>
      </w:r>
      <w:bookmarkEnd w:id="22"/>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bookmarkStart w:id="23" w:name="_Toc99032909"/>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bookmarkEnd w:id="23"/>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96" cy="3175066"/>
                    </a:xfrm>
                    <a:prstGeom prst="rect">
                      <a:avLst/>
                    </a:prstGeom>
                  </pic:spPr>
                </pic:pic>
              </a:graphicData>
            </a:graphic>
          </wp:inline>
        </w:drawing>
      </w:r>
    </w:p>
    <w:p w14:paraId="4A145FD2" w14:textId="1F482419" w:rsidR="009A677E" w:rsidRPr="009A677E" w:rsidRDefault="00E31C1E" w:rsidP="00E31C1E">
      <w:pPr>
        <w:pStyle w:val="Beschriftung"/>
      </w:pPr>
      <w:bookmarkStart w:id="24" w:name="_Toc99032910"/>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FQxNjo0NToxOC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RUMTY6NDU6MTg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bookmarkEnd w:id="24"/>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1ACF48D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Figure 5</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lastRenderedPageBreak/>
        <w:t>Training Artificial Neural Networks</w:t>
      </w:r>
    </w:p>
    <w:p w14:paraId="10E852F1" w14:textId="4345AE1D"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5" w:name="_Ref98862433"/>
      <w:bookmarkStart w:id="26" w:name="_Toc99022355"/>
      <w:r>
        <w:t>Recurrent Neural Networks</w:t>
      </w:r>
      <w:bookmarkEnd w:id="25"/>
      <w:bookmarkEnd w:id="2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bookmarkStart w:id="27" w:name="_Toc99032911"/>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bookmarkEnd w:id="27"/>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w:t>
      </w:r>
      <w:r w:rsidR="008F7C08">
        <w:lastRenderedPageBreak/>
        <w:t xml:space="preserve">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bookmarkStart w:id="28" w:name="_Toc99032912"/>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bookmarkEnd w:id="28"/>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w:t>
      </w:r>
      <w:r w:rsidR="00353420">
        <w:lastRenderedPageBreak/>
        <w:t xml:space="preserve">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716D32"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716D32"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716D32"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716D32"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716D32"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716D32"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29" w:name="_Toc99022356"/>
      <w:r>
        <w:t>Encoder-</w:t>
      </w:r>
      <w:r w:rsidR="003C7411">
        <w:t>d</w:t>
      </w:r>
      <w:r>
        <w:t>ecoder</w:t>
      </w:r>
      <w:r w:rsidR="005448CC">
        <w:t xml:space="preserve"> Architecture</w:t>
      </w:r>
      <w:bookmarkEnd w:id="29"/>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770153"/>
                    </a:xfrm>
                    <a:prstGeom prst="rect">
                      <a:avLst/>
                    </a:prstGeom>
                  </pic:spPr>
                </pic:pic>
              </a:graphicData>
            </a:graphic>
          </wp:inline>
        </w:drawing>
      </w:r>
    </w:p>
    <w:p w14:paraId="4BFA9206" w14:textId="2771A80C" w:rsidR="00962E8A" w:rsidRDefault="00041BC0" w:rsidP="00041BC0">
      <w:pPr>
        <w:pStyle w:val="Beschriftung"/>
      </w:pPr>
      <w:bookmarkStart w:id="30" w:name="_Toc99032913"/>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FQxNjo0NTox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RUMTY6NDU6M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bookmarkEnd w:id="30"/>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t>
      </w:r>
      <w:r w:rsidR="00991D5D">
        <w:lastRenderedPageBreak/>
        <w:t>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3535" cy="1370007"/>
                    </a:xfrm>
                    <a:prstGeom prst="rect">
                      <a:avLst/>
                    </a:prstGeom>
                  </pic:spPr>
                </pic:pic>
              </a:graphicData>
            </a:graphic>
          </wp:inline>
        </w:drawing>
      </w:r>
    </w:p>
    <w:p w14:paraId="34B91E16" w14:textId="28656807" w:rsidR="009646D2" w:rsidRDefault="0082066D" w:rsidP="0082066D">
      <w:pPr>
        <w:pStyle w:val="Beschriftung"/>
      </w:pPr>
      <w:bookmarkStart w:id="31" w:name="_Toc99032914"/>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FQxNjo0NTox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RUMTY6NDU6MTg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bookmarkEnd w:id="31"/>
    </w:p>
    <w:p w14:paraId="086AFA9F" w14:textId="3D42189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825A5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0VDE2OjQ1OjE4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32" w:name="_Toc99022357"/>
      <w:r>
        <w:lastRenderedPageBreak/>
        <w:t>Attention</w:t>
      </w:r>
      <w:bookmarkEnd w:id="32"/>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8123" cy="2556942"/>
                    </a:xfrm>
                    <a:prstGeom prst="rect">
                      <a:avLst/>
                    </a:prstGeom>
                  </pic:spPr>
                </pic:pic>
              </a:graphicData>
            </a:graphic>
          </wp:inline>
        </w:drawing>
      </w:r>
    </w:p>
    <w:p w14:paraId="39E4B7D8" w14:textId="12253AB7" w:rsidR="00B96493" w:rsidRPr="00B96493" w:rsidRDefault="00B96493" w:rsidP="00B96493">
      <w:pPr>
        <w:pStyle w:val="Beschriftung"/>
      </w:pPr>
      <w:bookmarkStart w:id="33" w:name="_Toc99032915"/>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RUMTY6NDU6M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FQxNjo0NToxOC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bookmarkEnd w:id="33"/>
    </w:p>
    <w:p w14:paraId="2D4707C0" w14:textId="7765A80A"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RUMTY6NDU6MTg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0VDE2OjQ1OjE4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8D29BE">
        <w:t>10</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75B51FC6"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Njo0NToxO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RUMTY6NDU6MTg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RUMTY6NDU6MTg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RUMTY6NDU6MTg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34" w:name="_Ref98862412"/>
      <w:bookmarkStart w:id="35" w:name="_Toc99022358"/>
      <w:r>
        <w:t>Transformer</w:t>
      </w:r>
      <w:bookmarkEnd w:id="34"/>
      <w:r w:rsidR="005448CC">
        <w:t xml:space="preserve"> Architecture</w:t>
      </w:r>
      <w:bookmarkEnd w:id="3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1712" cy="4175001"/>
                    </a:xfrm>
                    <a:prstGeom prst="rect">
                      <a:avLst/>
                    </a:prstGeom>
                  </pic:spPr>
                </pic:pic>
              </a:graphicData>
            </a:graphic>
          </wp:inline>
        </w:drawing>
      </w:r>
    </w:p>
    <w:p w14:paraId="410FA864" w14:textId="4A4D9889" w:rsidR="00F1106A" w:rsidRDefault="00517CE0" w:rsidP="00517CE0">
      <w:pPr>
        <w:pStyle w:val="Beschriftung"/>
      </w:pPr>
      <w:bookmarkStart w:id="36" w:name="_Toc99032916"/>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Njo0NTox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2OjQ1OjE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bookmarkEnd w:id="36"/>
    </w:p>
    <w:p w14:paraId="2012D2B4" w14:textId="04E08CDC" w:rsidR="00041112" w:rsidRDefault="006320C7" w:rsidP="00041112">
      <w:pPr>
        <w:pStyle w:val="Folgeabsatz"/>
        <w:ind w:firstLine="0"/>
      </w:pPr>
      <w:r>
        <w:lastRenderedPageBreak/>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Njo0NTox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Y6NDU6M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2OjQ1OjE4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09DADE62"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Y6NDU6M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543052C2"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Njo0NTox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Y6NDU6M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w:t>
      </w:r>
      <w:r w:rsidR="00027213">
        <w:lastRenderedPageBreak/>
        <w:t xml:space="preserve">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705E41F8"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Y6NDU6M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2917" cy="2467399"/>
                    </a:xfrm>
                    <a:prstGeom prst="rect">
                      <a:avLst/>
                    </a:prstGeom>
                  </pic:spPr>
                </pic:pic>
              </a:graphicData>
            </a:graphic>
          </wp:inline>
        </w:drawing>
      </w:r>
    </w:p>
    <w:p w14:paraId="7C2EEE6B" w14:textId="09AE044C" w:rsidR="000454B1" w:rsidRDefault="00CD0911" w:rsidP="00CD0911">
      <w:pPr>
        <w:pStyle w:val="Beschriftung"/>
      </w:pPr>
      <w:bookmarkStart w:id="37" w:name="_Toc99032917"/>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Njo0NTox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0VDE2OjQ1OjE4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bookmarkEnd w:id="37"/>
    </w:p>
    <w:p w14:paraId="31546690" w14:textId="20ED271C"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FQxNjo0NToxO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Y6NDU6MTg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RUMTY6NDU6MTg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38" w:name="_Toc99022359"/>
      <w:r>
        <w:t>Transfer Learning</w:t>
      </w:r>
      <w:bookmarkEnd w:id="38"/>
    </w:p>
    <w:p w14:paraId="2778437B" w14:textId="38CECE4E" w:rsidR="008024A9" w:rsidRDefault="00AD5D6E" w:rsidP="000D28D5">
      <w:pPr>
        <w:rPr>
          <w:noProof/>
        </w:rPr>
      </w:pPr>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70CD5D66" w14:textId="77777777" w:rsidR="00D718CA" w:rsidRPr="00D718CA" w:rsidRDefault="00D718CA" w:rsidP="00D718CA">
      <w:pPr>
        <w:jc w:val="right"/>
      </w:pPr>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bookmarkStart w:id="39" w:name="_Toc99032918"/>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bookmarkEnd w:id="39"/>
    </w:p>
    <w:p w14:paraId="5E4A839B" w14:textId="1D8BE3D5"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1052A12D" w14:textId="77777777"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9E1EC8">
        <w:t xml:space="preserve">adaption 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76B2B8CE" w:rsidR="008C3DC4" w:rsidRDefault="009E1EC8" w:rsidP="00895873">
      <w:pPr>
        <w:pStyle w:val="Folgeabsatz"/>
      </w:pPr>
      <w:r>
        <w:t xml:space="preserve">Generally speaking, this kind of transfer learning consists of two phases, </w:t>
      </w:r>
      <w:r w:rsidR="0035405F">
        <w:t xml:space="preserve">i.e., </w:t>
      </w:r>
      <w:r>
        <w:t>pretraining and adap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25C10F1B"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707F645" w:rsidR="00F03AD4" w:rsidRDefault="0064744C" w:rsidP="008F1EA1">
      <w:r w:rsidRPr="0064744C">
        <w:rPr>
          <w:color w:val="000000" w:themeColor="text1"/>
        </w:rPr>
        <w:t xml:space="preserve">Domain adaption 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adaption </w:t>
      </w:r>
      <w:r w:rsidR="008F1EA1">
        <w:t>aims to learn better representations for a specific target domain, unlike sequential transfer learning, which tends to aim to learn more general</w:t>
      </w:r>
      <w:r>
        <w:t>ly</w:t>
      </w:r>
      <w:r w:rsidR="008F1EA1">
        <w:t xml:space="preserve"> useful representations. Furthermore, domain adaption 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5D55F3BA"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0VDE2OjQ1OjE4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FQxNjo0NToxOC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40" w:name="_Ref98916834"/>
      <w:bookmarkStart w:id="41" w:name="_Toc99022360"/>
      <w:r>
        <w:lastRenderedPageBreak/>
        <w:t>BERT</w:t>
      </w:r>
      <w:bookmarkEnd w:id="40"/>
      <w:bookmarkEnd w:id="41"/>
    </w:p>
    <w:p w14:paraId="5426A4CB" w14:textId="2DE65238"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RUMTY6NDU6MTg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RUMTY6NDU6MTg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42" w:name="_Ref98935442"/>
      <w:bookmarkStart w:id="43" w:name="_Toc99022361"/>
      <w:r>
        <w:t>Inner Workings</w:t>
      </w:r>
      <w:bookmarkEnd w:id="42"/>
      <w:bookmarkEnd w:id="43"/>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bookmarkStart w:id="44" w:name="_Toc99032919"/>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bookmarkEnd w:id="44"/>
    </w:p>
    <w:p w14:paraId="633FA2F9" w14:textId="7F4082C9"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approach (see 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6C4F8016"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FQxNjo0NToxOC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RUMTY6NDU6MTg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45" w:name="_Ref98916871"/>
      <w:bookmarkStart w:id="46" w:name="_Toc99022362"/>
      <w:r>
        <w:t>BERT in Conversational AI</w:t>
      </w:r>
      <w:bookmarkEnd w:id="45"/>
      <w:bookmarkEnd w:id="46"/>
    </w:p>
    <w:p w14:paraId="15B951EC" w14:textId="7E1F74C5"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FQxNjo0NToxOC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RUMTY6NDU6MTg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RUMTY6NDU6MTg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0VDE2OjQ1OjE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BERTserini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BERTserini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RUMTY6NDU6MTg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0VDE2OjQ1OjE4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0VDE2OjQ1OjE4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FQxNjo0NToxOC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47" w:name="_Ref98916908"/>
      <w:bookmarkStart w:id="48" w:name="_Ref98917404"/>
      <w:bookmarkStart w:id="49" w:name="_Ref98918983"/>
      <w:bookmarkStart w:id="50" w:name="_Ref98931911"/>
      <w:bookmarkStart w:id="51" w:name="_Ref98935479"/>
      <w:bookmarkStart w:id="52" w:name="_Toc99022363"/>
      <w:r>
        <w:t>BERT for Specific Domains</w:t>
      </w:r>
      <w:bookmarkEnd w:id="47"/>
      <w:bookmarkEnd w:id="48"/>
      <w:bookmarkEnd w:id="49"/>
      <w:bookmarkEnd w:id="50"/>
      <w:bookmarkEnd w:id="51"/>
      <w:bookmarkEnd w:id="52"/>
    </w:p>
    <w:p w14:paraId="08FC05AF" w14:textId="354EB749"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2OjQ1OjE4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0VDE2OjQ1OjE4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3DB2FE0E"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FQxNjo0NToxO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Dettmers, a famous researcher in the field of AI, estimates that </w:t>
      </w:r>
      <w:r w:rsidR="00057A4B">
        <w:t>“[f]or a standard 4 GPU desktop with RTX 2080 Ti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bookmarkStart w:id="53" w:name="_Toc99032920"/>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bookmarkEnd w:id="53"/>
    </w:p>
    <w:p w14:paraId="1D421802" w14:textId="0D0A3EC0"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RUMTY6NDU6MTg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2OjQ1OjE4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2OjQ1OjE4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09C5CBAF"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RUMTY6NDU6MTg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Y6NDU6MTg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FQxNjo0NToxOC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FQxNjo0NToxO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Y6NDU6MTg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w:t>
      </w:r>
      <w:r w:rsidR="00CD75A7">
        <w:lastRenderedPageBreak/>
        <w:t>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Y6NDU6MTg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Y6NDU6MTg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06C0965F"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BioBERT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RUMTY6NDU6MTg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FinBERT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RUMTY6NDU6MTg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HateBERT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ClinicalBERT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FQxNjo0NToxOC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0VDE2OjQ1OjE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specific BERT models could not be found in the literature even after a thorough search.</w:t>
      </w:r>
    </w:p>
    <w:p w14:paraId="3900BCF1" w14:textId="682BBE5B" w:rsidR="00933F6C" w:rsidRDefault="00BF79EA" w:rsidP="00880CA2">
      <w:pPr>
        <w:pStyle w:val="berschrift2"/>
      </w:pPr>
      <w:bookmarkStart w:id="54" w:name="_Toc99022364"/>
      <w:r>
        <w:t xml:space="preserve">Cooking </w:t>
      </w:r>
      <w:r w:rsidR="000457F6">
        <w:t>D</w:t>
      </w:r>
      <w:r>
        <w:t>atasets</w:t>
      </w:r>
      <w:bookmarkEnd w:id="54"/>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55" w:name="_Ref98919034"/>
      <w:bookmarkStart w:id="56" w:name="_Ref98931949"/>
      <w:bookmarkStart w:id="57" w:name="_Toc99022365"/>
      <w:r>
        <w:lastRenderedPageBreak/>
        <w:t>RecipeNLG</w:t>
      </w:r>
      <w:bookmarkEnd w:id="55"/>
      <w:bookmarkEnd w:id="56"/>
      <w:bookmarkEnd w:id="57"/>
    </w:p>
    <w:p w14:paraId="71BCB780" w14:textId="48D69C4C"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0VDE2OjQ1OjE4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58" w:name="_Ref98831656"/>
      <w:bookmarkStart w:id="59" w:name="_Ref98831661"/>
      <w:bookmarkStart w:id="60" w:name="_Ref98868043"/>
      <w:bookmarkStart w:id="61" w:name="_Ref98943439"/>
      <w:bookmarkStart w:id="62" w:name="_Toc99022366"/>
      <w:r>
        <w:t xml:space="preserve">Cookversational </w:t>
      </w:r>
      <w:r w:rsidR="0076066D">
        <w:t>S</w:t>
      </w:r>
      <w:r>
        <w:t>earch</w:t>
      </w:r>
      <w:bookmarkEnd w:id="58"/>
      <w:bookmarkEnd w:id="59"/>
      <w:bookmarkEnd w:id="60"/>
      <w:bookmarkEnd w:id="61"/>
      <w:bookmarkEnd w:id="6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19EBAC7E" w:rsidR="00767A8D" w:rsidRPr="00767A8D" w:rsidRDefault="001849E8" w:rsidP="001849E8">
      <w:pPr>
        <w:pStyle w:val="Beschriftung"/>
      </w:pPr>
      <w:bookmarkStart w:id="63" w:name="_Toc99033579"/>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w:t>
      </w:r>
      <w:bookmarkEnd w:id="63"/>
      <w:r>
        <w:t xml:space="preserve"> </w:t>
      </w:r>
    </w:p>
    <w:p w14:paraId="7AF3D7E0" w14:textId="49774DE0"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 xml:space="preserve">cooking-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64" w:name="_Ref98948038"/>
      <w:bookmarkStart w:id="65" w:name="_Toc99022367"/>
      <w:r>
        <w:lastRenderedPageBreak/>
        <w:t>DoQA</w:t>
      </w:r>
      <w:bookmarkEnd w:id="64"/>
      <w:bookmarkEnd w:id="65"/>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bookmarkStart w:id="66" w:name="_Toc99033580"/>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r>
        <w:t>DoQA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bookmarkEnd w:id="66"/>
    </w:p>
    <w:p w14:paraId="60A3335F" w14:textId="45386884"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w:t>
      </w:r>
      <w:r w:rsidR="000F5CD4">
        <w:t>c</w:t>
      </w:r>
      <w:r w:rsidR="006E407C">
        <w:t>]</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DoQA</w:t>
      </w:r>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67" w:name="_Ref98946946"/>
      <w:bookmarkStart w:id="68" w:name="_Toc99022368"/>
      <w:r>
        <w:t>FoodBase</w:t>
      </w:r>
      <w:bookmarkEnd w:id="67"/>
      <w:bookmarkEnd w:id="68"/>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r w:rsidRPr="00FB3456">
              <w:rPr>
                <w:sz w:val="18"/>
                <w:szCs w:val="18"/>
                <w:lang w:val="de-DE"/>
              </w:rPr>
              <w:t>crust</w:t>
            </w:r>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103AC757" w:rsidR="00FB3456" w:rsidRDefault="00FB3456">
      <w:pPr>
        <w:pStyle w:val="Beschriftung"/>
      </w:pPr>
      <w:bookmarkStart w:id="69" w:name="_Toc99033581"/>
      <w:r>
        <w:lastRenderedPageBreak/>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Y6NDU6M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Njo0NTox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bookmarkEnd w:id="69"/>
    </w:p>
    <w:p w14:paraId="4300E6F9" w14:textId="029C1B8C"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FQxNjo0NToxOC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16E488FD"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r w:rsidR="00176C66" w:rsidRPr="007D47D0">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RUMTY6NDU6MTg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r w:rsidR="00176C66" w:rsidRPr="007D47D0">
        <w:t>OntoFood</w:t>
      </w:r>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0VDE2OjQ1OjE4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7F07B2F4" w:rsidR="00C22D34" w:rsidRDefault="00716D32"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Y6NDU6M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Njo0NTox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FoodOntoMap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w:t>
      </w:r>
      <w:r w:rsidR="00D200A7">
        <w:lastRenderedPageBreak/>
        <w:t xml:space="preserve">corresponding FoodOn label was determined with the FoodOntoMap resource. The last task, </w:t>
      </w:r>
      <w:r w:rsidR="00D200A7" w:rsidRPr="00D200A7">
        <w:rPr>
          <w:b/>
          <w:bCs/>
        </w:rPr>
        <w:t>SNOMED CT</w:t>
      </w:r>
      <w:r w:rsidR="00D200A7">
        <w:t xml:space="preserve">, is about distinguishing 207 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Y6NDU6M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Njo0NTox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70" w:name="_Toc99022369"/>
      <w:r>
        <w:t>Summary and Key Differentiators</w:t>
      </w:r>
      <w:bookmarkEnd w:id="70"/>
    </w:p>
    <w:p w14:paraId="64ACBCDA" w14:textId="51D5E231"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The kitchen also provides a fertile context, but research in this regard is rather 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0AE7672C"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AE6BB1">
        <w:t>-</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specific</w:t>
      </w:r>
      <w:r w:rsidR="00AE6BB1">
        <w:t xml:space="preserve"> CA</w:t>
      </w:r>
      <w:r w:rsidR="00AC03B8">
        <w:t>.</w:t>
      </w:r>
      <w:r w:rsidR="00A8572B">
        <w:t xml:space="preserve"> </w:t>
      </w:r>
      <w:r w:rsidR="00407195">
        <w:t xml:space="preserve">The central research question of this thesis arising from </w:t>
      </w:r>
      <w:r w:rsidR="00407195">
        <w:lastRenderedPageBreak/>
        <w:t>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71" w:name="_Toc99022370"/>
      <w:r>
        <w:t>Methodology</w:t>
      </w:r>
      <w:bookmarkEnd w:id="71"/>
    </w:p>
    <w:p w14:paraId="3756A854" w14:textId="3EEC76F3"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604301">
        <w:t>adaption of</w:t>
      </w:r>
      <w:r w:rsidR="004D264A">
        <w:t xml:space="preserve">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72" w:name="_Ref98938844"/>
      <w:bookmarkStart w:id="73" w:name="_Ref98938935"/>
      <w:bookmarkStart w:id="74" w:name="_Toc99022371"/>
      <w:r>
        <w:t xml:space="preserve">Preparing the </w:t>
      </w:r>
      <w:r w:rsidR="00B12379">
        <w:t>Data</w:t>
      </w:r>
      <w:r w:rsidR="00FC16D1">
        <w:t xml:space="preserve"> for </w:t>
      </w:r>
      <w:r>
        <w:t>Domain Adaptive Pre</w:t>
      </w:r>
      <w:r w:rsidR="00014E7D">
        <w:t>t</w:t>
      </w:r>
      <w:r>
        <w:t>raining</w:t>
      </w:r>
      <w:bookmarkEnd w:id="72"/>
      <w:bookmarkEnd w:id="73"/>
      <w:bookmarkEnd w:id="74"/>
    </w:p>
    <w:p w14:paraId="77F0CE68" w14:textId="4E0A536B"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D71ABF">
        <w:t>-</w:t>
      </w:r>
      <w:r w:rsidR="00653EC2">
        <w:t xml:space="preserve">specific text data. </w:t>
      </w:r>
    </w:p>
    <w:p w14:paraId="025E1008" w14:textId="421DD6B4" w:rsidR="005826B7" w:rsidRDefault="00121436" w:rsidP="00EF1309">
      <w:pPr>
        <w:pStyle w:val="berschrift2"/>
      </w:pPr>
      <w:bookmarkStart w:id="75" w:name="_Toc99022372"/>
      <w:r>
        <w:lastRenderedPageBreak/>
        <w:t>Analyzing Domain Similarity</w:t>
      </w:r>
      <w:bookmarkEnd w:id="75"/>
    </w:p>
    <w:p w14:paraId="09209890" w14:textId="0CD69615" w:rsidR="00EF1309" w:rsidRDefault="009146D2" w:rsidP="00A57A94">
      <w:r>
        <w:t>Prior to the actual DAPT, a simple domain analysis of the cooking-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FQxNjo0NToxO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RUMTY6NDU6MTg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stopwords and punctuation</w:t>
      </w:r>
      <w:r w:rsidR="005B1216">
        <w:t>) was then created</w:t>
      </w:r>
      <w:r>
        <w:t xml:space="preserve">. </w:t>
      </w:r>
    </w:p>
    <w:p w14:paraId="3878505F" w14:textId="77777777" w:rsidR="00840E0E" w:rsidRDefault="00EF1309" w:rsidP="00840E0E">
      <w:pPr>
        <w:pStyle w:val="Abbildung"/>
        <w:keepNext/>
      </w:pPr>
      <w:r>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bookmarkStart w:id="76" w:name="_Toc99032921"/>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ikiBooks)</w:t>
      </w:r>
      <w:r w:rsidR="00DC2B95">
        <w:t xml:space="preserve">, FoodBERT (Recipe1M+), and CookBERT (RecipeNLG), </w:t>
      </w:r>
      <w:r w:rsidR="007364D2">
        <w:t>based on</w:t>
      </w:r>
      <w:r w:rsidR="00487C0D">
        <w:t xml:space="preserve"> the 10,000 most frequent unigrams</w:t>
      </w:r>
      <w:r w:rsidR="00826D89">
        <w:t>.</w:t>
      </w:r>
      <w:bookmarkEnd w:id="76"/>
    </w:p>
    <w:p w14:paraId="687DC528" w14:textId="7CC4E693"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WikiBooks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w:t>
      </w:r>
      <w:r w:rsidR="00B76FF4">
        <w:lastRenderedPageBreak/>
        <w:t xml:space="preserve">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0VDE2OjQ1OjE4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77" w:name="_Toc99022373"/>
      <w:r>
        <w:rPr>
          <w:lang w:val="de-DE" w:eastAsia="en-US"/>
        </w:rPr>
        <w:t xml:space="preserve">Domain </w:t>
      </w:r>
      <w:r w:rsidR="00F00C6C">
        <w:rPr>
          <w:lang w:val="de-DE" w:eastAsia="en-US"/>
        </w:rPr>
        <w:t>Vocabulary Insertion</w:t>
      </w:r>
      <w:bookmarkEnd w:id="77"/>
    </w:p>
    <w:p w14:paraId="28D89FEB" w14:textId="77CC56DF"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825A5D">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825A5D">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1345EF72"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CookBERT’s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r w:rsidR="0065582D">
        <w:rPr>
          <w:lang w:eastAsia="en-US"/>
        </w:rPr>
        <w:t xml:space="preserve">wer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CookBERT’s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78" w:name="_Toc99022374"/>
      <w:r>
        <w:rPr>
          <w:lang w:eastAsia="en-US"/>
        </w:rPr>
        <w:lastRenderedPageBreak/>
        <w:t>Tools and Environment</w:t>
      </w:r>
      <w:bookmarkEnd w:id="78"/>
    </w:p>
    <w:p w14:paraId="7F3633E9" w14:textId="59246417" w:rsidR="00EF243D" w:rsidRDefault="00EF243D" w:rsidP="00EF243D">
      <w:pPr>
        <w:rPr>
          <w:lang w:eastAsia="en-US"/>
        </w:rPr>
      </w:pPr>
      <w:r>
        <w:rPr>
          <w:lang w:eastAsia="en-US"/>
        </w:rPr>
        <w:t>Google Colaboratory</w:t>
      </w:r>
      <w:r w:rsidR="00086554">
        <w:rPr>
          <w:rStyle w:val="Funotenzeichen"/>
          <w:lang w:eastAsia="en-US"/>
        </w:rPr>
        <w:footnoteReference w:id="3"/>
      </w:r>
      <w:r>
        <w:rPr>
          <w:lang w:eastAsia="en-US"/>
        </w:rPr>
        <w:t xml:space="preserve">, short Colab,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It is based on Jupyter</w:t>
      </w:r>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Jupyter notebooks </w:t>
      </w:r>
      <w:r w:rsidR="00C52ADB">
        <w:rPr>
          <w:lang w:eastAsia="en-US"/>
        </w:rPr>
        <w:t>in a</w:t>
      </w:r>
      <w:r w:rsidR="00B74C45">
        <w:rPr>
          <w:lang w:eastAsia="en-US"/>
        </w:rPr>
        <w:t xml:space="preserve"> browser. The biggest advantage of Colab is the freely pro</w:t>
      </w:r>
      <w:r w:rsidR="006B3F1B">
        <w:rPr>
          <w:lang w:eastAsia="en-US"/>
        </w:rPr>
        <w:t xml:space="preserve">vided GPU, which makes it particularly attractive for machine learning and data analysis problems. </w:t>
      </w:r>
      <w:r w:rsidR="00713542">
        <w:rPr>
          <w:lang w:eastAsia="en-US"/>
        </w:rPr>
        <w:t>In addition, Colab enables easy integration of Google Drive</w:t>
      </w:r>
      <w:r w:rsidR="00CA1F11">
        <w:rPr>
          <w:rStyle w:val="Funotenzeichen"/>
          <w:lang w:eastAsia="en-US"/>
        </w:rPr>
        <w:footnoteReference w:id="5"/>
      </w:r>
      <w:r w:rsidR="00713542">
        <w:rPr>
          <w:lang w:eastAsia="en-US"/>
        </w:rPr>
        <w:t xml:space="preserve">, which was used in this thesis to store the </w:t>
      </w:r>
      <w:r w:rsidR="00BF5C2A">
        <w:rPr>
          <w:lang w:eastAsia="en-US"/>
        </w:rPr>
        <w:t>J</w:t>
      </w:r>
      <w:r w:rsidR="00713542">
        <w:rPr>
          <w:lang w:eastAsia="en-US"/>
        </w:rPr>
        <w:t>upyter-</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Colab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76CBC852" w:rsidR="00A84949" w:rsidRPr="00A84949" w:rsidRDefault="00A84949" w:rsidP="00A84949">
      <w:pPr>
        <w:pStyle w:val="Folgeabsatz"/>
        <w:rPr>
          <w:lang w:eastAsia="en-US"/>
        </w:rPr>
      </w:pPr>
      <w:r w:rsidRPr="00D10B7B">
        <w:rPr>
          <w:lang w:eastAsia="en-US"/>
        </w:rPr>
        <w:t xml:space="preserve">Huggingfac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825A5D">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FQxNjo0NToxOC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79" w:name="_Ref98932038"/>
      <w:bookmarkStart w:id="80" w:name="_Toc99022375"/>
      <w:r>
        <w:t>Domain-Adaptive Pretraining</w:t>
      </w:r>
      <w:bookmarkEnd w:id="79"/>
      <w:bookmarkEnd w:id="80"/>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 xml:space="preserve">cooking </w:t>
      </w:r>
      <w:r w:rsidR="001B13DB">
        <w:lastRenderedPageBreak/>
        <w:t>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Huggingfac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bookmarkStart w:id="81" w:name="_Toc99032922"/>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bookmarkEnd w:id="81"/>
    </w:p>
    <w:p w14:paraId="18744676" w14:textId="5192C557" w:rsidR="001A6633" w:rsidRDefault="00035624" w:rsidP="00E6692C">
      <w:pPr>
        <w:pStyle w:val="Folgeabsatz"/>
        <w:ind w:firstLine="0"/>
        <w:rPr>
          <w:lang w:eastAsia="en-GB"/>
        </w:rPr>
      </w:pPr>
      <w:r>
        <w:rPr>
          <w:lang w:eastAsia="en-GB"/>
        </w:rPr>
        <w:t>DAPT was performed on a single NVIDIA Tesla P100 GPU provided by Google Colab Pro and took approximately five complete days</w:t>
      </w:r>
      <w:r w:rsidR="00F975B1">
        <w:rPr>
          <w:lang w:eastAsia="en-GB"/>
        </w:rPr>
        <w:t xml:space="preserve"> to complete</w:t>
      </w:r>
      <w:r>
        <w:rPr>
          <w:lang w:eastAsia="en-GB"/>
        </w:rPr>
        <w:t xml:space="preserve">. </w:t>
      </w:r>
      <w:r w:rsidR="00AE3DE2">
        <w:rPr>
          <w:lang w:eastAsia="en-GB"/>
        </w:rPr>
        <w:t xml:space="preserve">CookBERT’s learning curve is shown in </w:t>
      </w:r>
      <w:r w:rsidR="00CF677E">
        <w:rPr>
          <w:lang w:eastAsia="en-GB"/>
        </w:rPr>
        <w:t>F</w:t>
      </w:r>
      <w:r w:rsidR="00AE3DE2">
        <w:rPr>
          <w:lang w:eastAsia="en-GB"/>
        </w:rPr>
        <w:t>igure 17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lastRenderedPageBreak/>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bookmarkStart w:id="82" w:name="_Toc99033582"/>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bookmarkEnd w:id="82"/>
    </w:p>
    <w:p w14:paraId="352EF040" w14:textId="44F71810"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EE0269">
        <w:rPr>
          <w:lang w:eastAsia="en-GB"/>
        </w:rPr>
        <w:t>-</w:t>
      </w:r>
      <w:r>
        <w:rPr>
          <w:lang w:eastAsia="en-GB"/>
        </w:rPr>
        <w:t xml:space="preserve">specific vocabulary. </w:t>
      </w:r>
    </w:p>
    <w:p w14:paraId="71FD2682" w14:textId="047528A2" w:rsidR="00F311EF" w:rsidRDefault="00A3367B" w:rsidP="00F311EF">
      <w:pPr>
        <w:pStyle w:val="berschrift2"/>
      </w:pPr>
      <w:bookmarkStart w:id="83" w:name="_Toc99022376"/>
      <w:r>
        <w:t>Experimental Setup</w:t>
      </w:r>
      <w:bookmarkEnd w:id="83"/>
    </w:p>
    <w:p w14:paraId="6E1CB927" w14:textId="5BBDE82E"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FoodBERT</w:t>
      </w:r>
      <w:r>
        <w:t xml:space="preserve"> were applied for the same tasks in order to</w:t>
      </w:r>
      <w:r w:rsidR="00874765">
        <w:t xml:space="preserve"> be able to</w:t>
      </w:r>
      <w:r>
        <w:t xml:space="preserve"> compare and rank CookBERT’s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84" w:name="_Toc99022377"/>
      <w:r>
        <w:t>Information Need</w:t>
      </w:r>
      <w:r w:rsidR="007A7EBF">
        <w:t xml:space="preserve"> Classification</w:t>
      </w:r>
      <w:bookmarkEnd w:id="84"/>
    </w:p>
    <w:p w14:paraId="4AF08B0C" w14:textId="607CC0C1"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w:t>
      </w:r>
      <w:r w:rsidR="00B776CF">
        <w:lastRenderedPageBreak/>
        <w:t xml:space="preserve">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bookmarkStart w:id="85" w:name="_Toc99032923"/>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r w:rsidR="000E23E4">
        <w:t>E</w:t>
      </w:r>
      <w:r w:rsidR="00461395" w:rsidRPr="00461395">
        <w:rPr>
          <w:vertAlign w:val="subscript"/>
        </w:rPr>
        <w:t>i</w:t>
      </w:r>
      <w:r w:rsidR="000E23E4">
        <w:t xml:space="preserve"> </w:t>
      </w:r>
      <w:r w:rsidR="00461395">
        <w:t>denotes the input embedding and T</w:t>
      </w:r>
      <w:r w:rsidR="00461395">
        <w:rPr>
          <w:vertAlign w:val="subscript"/>
        </w:rPr>
        <w:t>i</w:t>
      </w:r>
      <w:r w:rsidR="00461395">
        <w:t xml:space="preserve"> the contextual representation of token i.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bookmarkEnd w:id="85"/>
    </w:p>
    <w:p w14:paraId="716A2BA8" w14:textId="1B3A9FE9"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r>
        <w:t>Huggingfac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Accuracy was not considered </w:t>
      </w:r>
      <w:r w:rsidR="00B21F38">
        <w:t>because</w:t>
      </w:r>
      <w:r w:rsidR="00003EA2">
        <w:t xml:space="preserve"> it is not a reliable metric in this case due to the high imbalance of the dataset.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575BC90F" w:rsidR="005C10D5" w:rsidRDefault="005C10D5" w:rsidP="005C10D5">
      <w:pPr>
        <w:pStyle w:val="Blockzitat"/>
        <w:spacing w:line="360" w:lineRule="auto"/>
      </w:pPr>
      <w:r w:rsidRPr="005C10D5">
        <w:rPr>
          <w:b/>
          <w:bCs/>
        </w:rPr>
        <w:lastRenderedPageBreak/>
        <w:t>H1.1</w:t>
      </w:r>
      <w:r>
        <w:t>: CookBERT’s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CookBERT’s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86" w:name="_Toc99022378"/>
      <w:r>
        <w:t>Food Entity Tagging</w:t>
      </w:r>
      <w:bookmarkEnd w:id="86"/>
    </w:p>
    <w:p w14:paraId="6DA34C56" w14:textId="0A139D0E"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Y6NDU6M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Njo0NTox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bookmarkStart w:id="87" w:name="_Toc99032924"/>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87"/>
    </w:p>
    <w:p w14:paraId="630DBFCB" w14:textId="4184949F" w:rsidR="00B12E01" w:rsidRDefault="00BD119E" w:rsidP="00B12E01">
      <w:pPr>
        <w:pStyle w:val="Folgeabsatz"/>
        <w:ind w:firstLine="0"/>
      </w:pPr>
      <w:r>
        <w:lastRenderedPageBreak/>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Huggingface Library</w:t>
      </w:r>
      <w:r w:rsidR="00A148CE">
        <w:t xml:space="preserve"> </w:t>
      </w:r>
      <w:r w:rsidR="002B0F35">
        <w:t xml:space="preserve">was used. </w:t>
      </w:r>
    </w:p>
    <w:p w14:paraId="44ABF447" w14:textId="5F792820"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RUMTY6NDU6MTg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FQxNjo0NToxOC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 xml:space="preserve">Accuracy was not considered reliable here either since most of the tags are assigned with the outside tag and the accuracy </w:t>
      </w:r>
      <w:r w:rsidR="005F6155">
        <w:t>would</w:t>
      </w:r>
      <w:r w:rsidR="00F77EA5">
        <w:t xml:space="preserve"> therefore</w:t>
      </w:r>
      <w:r w:rsidR="005F6155">
        <w:t xml:space="preserve"> be</w:t>
      </w:r>
      <w:r w:rsidR="00F77EA5">
        <w:t xml:space="preserve"> disproportionately high for all models and tagging schemes.</w:t>
      </w:r>
      <w:r w:rsidR="00FF40EB">
        <w:t xml:space="preserve">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88" w:name="_Toc99022379"/>
      <w:r>
        <w:t>Question Answering</w:t>
      </w:r>
      <w:bookmarkEnd w:id="88"/>
    </w:p>
    <w:p w14:paraId="1A2F4E2A" w14:textId="2E0C5D83" w:rsidR="001C00FD" w:rsidRPr="001C00FD" w:rsidRDefault="0018229A" w:rsidP="001C00FD">
      <w:r>
        <w:t xml:space="preserve">The last evaluation task is question answering in the sense of answer span extraction. For this, the cooking subset of the DoQA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bookmarkStart w:id="89" w:name="_Toc99032925"/>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89"/>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22AB41E3" w:rsidR="003A2330" w:rsidRPr="003A2330" w:rsidRDefault="00737D1C" w:rsidP="00E34DF8">
      <w:pPr>
        <w:pStyle w:val="Folgeabsatz"/>
      </w:pPr>
      <w:r>
        <w:t>Again, the appropriate script from Huggingfac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 of the number of shared words to the total number of words in the prediction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lastRenderedPageBreak/>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DoQA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CookBERT performs significantly better than FoodBERT for question answering on the DoQA cooking dataset.</w:t>
      </w:r>
    </w:p>
    <w:p w14:paraId="506022FE" w14:textId="79195AC7" w:rsidR="0094192B" w:rsidRDefault="0094192B" w:rsidP="0094192B">
      <w:pPr>
        <w:pStyle w:val="berschrift1"/>
      </w:pPr>
      <w:bookmarkStart w:id="90" w:name="_Toc99022380"/>
      <w:r>
        <w:t>Evaluation</w:t>
      </w:r>
      <w:bookmarkEnd w:id="90"/>
    </w:p>
    <w:p w14:paraId="3BAA9C0D" w14:textId="7A08FA9D" w:rsidR="0094192B" w:rsidRDefault="000931BA" w:rsidP="0094192B">
      <w:pPr>
        <w:pStyle w:val="berschrift2"/>
      </w:pPr>
      <w:bookmarkStart w:id="91" w:name="_Toc99022381"/>
      <w:r>
        <w:t>Information Need</w:t>
      </w:r>
      <w:r w:rsidR="0094192B">
        <w:t xml:space="preserve"> </w:t>
      </w:r>
      <w:r w:rsidR="002F6FB0">
        <w:t>C</w:t>
      </w:r>
      <w:r w:rsidR="0094192B">
        <w:t>lassification</w:t>
      </w:r>
      <w:bookmarkEnd w:id="9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bookmarkStart w:id="92" w:name="_Toc99033583"/>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bookmarkEnd w:id="92"/>
    </w:p>
    <w:p w14:paraId="133E6BF0" w14:textId="0AC68A06" w:rsidR="00A120C1" w:rsidRDefault="00B8552A" w:rsidP="005047E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93" w:name="_Toc99022382"/>
      <w:r>
        <w:t>Food Entity Tagging</w:t>
      </w:r>
      <w:bookmarkEnd w:id="93"/>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bookmarkStart w:id="94" w:name="_Toc99033584"/>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bookmarkEnd w:id="94"/>
    </w:p>
    <w:p w14:paraId="6C43FA5D" w14:textId="4C36D0EC"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tasks: CookBERT achieves </w:t>
      </w:r>
      <w:r w:rsidR="000D4C3E">
        <w:t>superior</w:t>
      </w:r>
      <w:r w:rsidR="00831E6D">
        <w:t>ly</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r w:rsidR="003D64BE" w:rsidRPr="003D64BE">
        <w:rPr>
          <w:i/>
          <w:iCs/>
        </w:rPr>
        <w:t>FoodOn</w:t>
      </w:r>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r w:rsidR="003D64BE" w:rsidRPr="002357AC">
        <w:rPr>
          <w:i/>
          <w:iCs/>
        </w:rPr>
        <w:t>FoodOn</w:t>
      </w:r>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r w:rsidR="000B4D1D" w:rsidRPr="007F4A7E">
        <w:rPr>
          <w:i/>
          <w:iCs/>
        </w:rPr>
        <w:t>FoodOn</w:t>
      </w:r>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t>
      </w:r>
      <w:r w:rsidR="000B4D1D">
        <w:lastRenderedPageBreak/>
        <w:t xml:space="preserve">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95" w:name="_Toc99022383"/>
      <w:r>
        <w:t>Question Answering</w:t>
      </w:r>
      <w:bookmarkEnd w:id="9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bookmarkStart w:id="96" w:name="_Toc99033585"/>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bookmarkEnd w:id="96"/>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w:t>
      </w:r>
      <w:r w:rsidR="007B677B">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97" w:name="_Toc99022384"/>
      <w:r>
        <w:t>Discussion</w:t>
      </w:r>
      <w:bookmarkEnd w:id="97"/>
    </w:p>
    <w:p w14:paraId="5ECBE027" w14:textId="4F852DB6"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w:t>
      </w:r>
      <w:r w:rsidR="00C161D9">
        <w:t xml:space="preserve">of the task </w:t>
      </w:r>
      <w:r w:rsidR="001056B4">
        <w:t>condition</w:t>
      </w:r>
      <w:r w:rsidR="00C161D9">
        <w:t>s</w:t>
      </w:r>
      <w:r w:rsidR="001056B4">
        <w:t xml:space="preserve">,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In comparison to the also domain</w:t>
      </w:r>
      <w:r w:rsidR="00160103">
        <w:t xml:space="preserve"> </w:t>
      </w:r>
      <w:r w:rsidR="00860E76">
        <w:t xml:space="preserve">specific FoodBERT, CookBERT’s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w:t>
      </w:r>
      <w:r w:rsidR="00884068">
        <w:lastRenderedPageBreak/>
        <w:t xml:space="preserve">is not supported, </w:t>
      </w:r>
      <w:r w:rsidR="005459CD">
        <w:t xml:space="preserve">it is still assumed that CookBERT’s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0VDE2OjQ1OjE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825A5D">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FQxNjo0NTox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 xml:space="preserve">Cooking domain adapt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r w:rsidR="0070214C" w:rsidRPr="0070214C">
        <w:rPr>
          <w:i/>
          <w:iCs/>
        </w:rPr>
        <w:t>FoodOn</w:t>
      </w:r>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r w:rsidR="00A51A11" w:rsidRPr="00A51A11">
        <w:rPr>
          <w:i/>
          <w:iCs/>
        </w:rPr>
        <w:t>FoodOn</w:t>
      </w:r>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6283AA44" w14:textId="7E32D2CF" w:rsidR="00211B10" w:rsidRDefault="00786A71" w:rsidP="00211B10">
      <w:pPr>
        <w:pStyle w:val="Folgeabsatz"/>
      </w:pPr>
      <w:r>
        <w:t xml:space="preserve">The effects of the cooking domain adaption on BERT’s performance for CA relevant tasks, which answers the central research question of this thesis, </w:t>
      </w:r>
    </w:p>
    <w:p w14:paraId="0C73921B" w14:textId="683F6D80" w:rsidR="00211B10" w:rsidRPr="00211B10" w:rsidRDefault="00211B10" w:rsidP="00211B10">
      <w:pPr>
        <w:pStyle w:val="Folgeabsatz"/>
      </w:pPr>
      <w:r>
        <w:t xml:space="preserve">Die Auswirkungen der cooking domain adaption auf BERT’s performance für CA relevante tasks, und damit die Antwort auf die zentrale research question dieser Thesis, sieht wie folgt aus. </w:t>
      </w:r>
    </w:p>
    <w:p w14:paraId="0182CFC2" w14:textId="553DC7B9" w:rsidR="006F332E" w:rsidRDefault="006F332E" w:rsidP="006F332E">
      <w:pPr>
        <w:pStyle w:val="Folgeabsatz"/>
      </w:pPr>
      <w:r>
        <w:t xml:space="preserve">Betrachtet man die Evaluation im Ganzen, so </w:t>
      </w:r>
      <w:r w:rsidR="005C4583">
        <w:t>kann die Domänenadaption, wie sie für CookBERT gemacht wurde, in manchen Aufgaben zu besserer Downstream task performance führen, muss aber nicht immer der Fall sein.</w:t>
      </w:r>
      <w:r w:rsidR="00B765F4">
        <w:t xml:space="preserve"> </w:t>
      </w:r>
      <w:r w:rsidR="00CD343C">
        <w:t>Die</w:t>
      </w:r>
      <w:r w:rsidR="005C4583">
        <w:t xml:space="preserve"> Resultate</w:t>
      </w:r>
      <w:r w:rsidR="00CD343C">
        <w:t xml:space="preserve"> Thesis spiegelt demnach auch das wieder, was in previous research schon herausgefunden wurde. </w:t>
      </w:r>
      <w:r w:rsidR="00A93AC7">
        <w:t xml:space="preserve">Die bessere Performance bei den Tasks </w:t>
      </w:r>
      <w:r w:rsidR="000049DF">
        <w:t xml:space="preserve">NER und classification ist </w:t>
      </w:r>
      <w:r w:rsidR="00D430E6">
        <w:t xml:space="preserve">auf die </w:t>
      </w:r>
      <w:r w:rsidR="008A30FF">
        <w:t>Domänenadaption, wie sie in dieser Thesis verwendet wurde</w:t>
      </w:r>
      <w:r w:rsidR="002C6B18">
        <w:t xml:space="preserve"> und die damit besseren, domänenspezifischeren language representations des CookBERT modells</w:t>
      </w:r>
      <w:r w:rsidR="008A30FF">
        <w:t>, zurückzuführen</w:t>
      </w:r>
      <w:r w:rsidR="00902381">
        <w:t>. Es ist allerdings unklar, in welchem Ausmaß das Domänenspezifische zu einer besseren Performance beiträgt</w:t>
      </w:r>
      <w:r w:rsidR="00D430E6">
        <w:t xml:space="preserve">. Auch unklar ist, wieso CookBERT für Question answering keine Performance improvements erzielt, sondern sogar Einbußen im Vergleich zu BERTbase zu Erlangen scheint. </w:t>
      </w:r>
      <w:r w:rsidR="0062082D">
        <w:t>Eine mögliche Erklärung dafür könnte in den Eigenschaften de</w:t>
      </w:r>
      <w:r w:rsidR="00152789">
        <w:t xml:space="preserve">s </w:t>
      </w:r>
      <w:r w:rsidR="00324461">
        <w:t xml:space="preserve">verwendeten </w:t>
      </w:r>
      <w:r w:rsidR="00324461">
        <w:lastRenderedPageBreak/>
        <w:t xml:space="preserve">DAPT </w:t>
      </w:r>
      <w:r w:rsidR="00152789">
        <w:t>Trainingskorpus</w:t>
      </w:r>
      <w:r w:rsidR="0062082D">
        <w:t xml:space="preserve"> liegen und wird bei den Limitierungen in der folgenden Sektion tausführlich erläuter. </w:t>
      </w:r>
      <w:r w:rsidR="00E3518A">
        <w:t xml:space="preserve">Was FoodBERT angeht </w:t>
      </w:r>
      <w:r w:rsidR="00AB1FB0">
        <w:t>sind die Ergebnisse</w:t>
      </w:r>
      <w:r w:rsidR="00F654A5">
        <w:t>, dass es in jedem Task und jeder Condition am schlechtesten</w:t>
      </w:r>
      <w:r w:rsidR="000A4CF6">
        <w:t xml:space="preserve"> von den drei Modellen</w:t>
      </w:r>
      <w:r w:rsidR="00F654A5">
        <w:t xml:space="preserve"> abschneidet,</w:t>
      </w:r>
      <w:r w:rsidR="00AB1FB0">
        <w:t xml:space="preserve"> doch recht überraschend, da es ja schließlich auch ein kochspezifisches Modell ist, was auf sehr ähnliche Daten wie CookBERT vortrainiert wurde. </w:t>
      </w:r>
      <w:r w:rsidR="00534989">
        <w:t>Der Unterschied zu CookBERT liegt hier aber wie in vorherigen Kapiteln schon erwähnt, in der geringeren DAPT corpus größe, de</w:t>
      </w:r>
      <w:r w:rsidR="001A0DF9">
        <w:t>m in dieser Arbeit als suboptimal empfundenem Vorgehen bei der Erweiterung des Vokabulars</w:t>
      </w:r>
      <w:r w:rsidR="00534989">
        <w:t xml:space="preserve">, sowie der Tatsache, dass BERTBASE_CASED als Initialisierungsmodell gedient hat. </w:t>
      </w:r>
      <w:r w:rsidR="008945A6">
        <w:t xml:space="preserve">Welche Aspekte, bzw. Welche Kombination dieser Aspekte </w:t>
      </w:r>
      <w:r w:rsidR="007F0D53">
        <w:t xml:space="preserve">tatsächlich einfluss auf die </w:t>
      </w:r>
      <w:r w:rsidR="00C620AF">
        <w:t xml:space="preserve">erzielten Resultaten </w:t>
      </w:r>
      <w:r w:rsidR="007F0D53">
        <w:t>h</w:t>
      </w:r>
      <w:r w:rsidR="00C620AF">
        <w:t xml:space="preserve">at, ist </w:t>
      </w:r>
      <w:r w:rsidR="00E67D29">
        <w:t>allerdings unklar</w:t>
      </w:r>
      <w:r w:rsidR="00C620AF">
        <w:t xml:space="preserve"> und bedarf weiterer Recherche. </w:t>
      </w:r>
    </w:p>
    <w:p w14:paraId="7F076597" w14:textId="333CA310" w:rsidR="0062082D" w:rsidRDefault="000E104E" w:rsidP="006F332E">
      <w:pPr>
        <w:pStyle w:val="Folgeabsatz"/>
      </w:pPr>
      <w:r>
        <w:t>Betrachtet man noch einmal die research question</w:t>
      </w:r>
    </w:p>
    <w:p w14:paraId="1CE380DB" w14:textId="729BD710" w:rsidR="00B75A72" w:rsidRPr="00B75A72" w:rsidRDefault="00882CFC" w:rsidP="00000250">
      <w:pPr>
        <w:pStyle w:val="Folgeabsatz"/>
        <w:ind w:firstLine="0"/>
      </w:pPr>
      <w:r>
        <w:t xml:space="preserve">Kann diese nun folgendermaßen beantwortet werden.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98" w:name="_Toc99022385"/>
      <w:r>
        <w:t>Limitations</w:t>
      </w:r>
      <w:bookmarkEnd w:id="98"/>
    </w:p>
    <w:p w14:paraId="0C6778EC" w14:textId="6451FDE5"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w:t>
      </w:r>
      <w:r w:rsidR="00C161D9">
        <w:t>recipe instructions</w:t>
      </w:r>
      <w:r w:rsidR="00CF400E">
        <w:t xml:space="preserve"> </w:t>
      </w:r>
      <w:r w:rsidR="00F60088">
        <w:t xml:space="preserve">are not very natural, since </w:t>
      </w:r>
      <w:r w:rsidR="00C161D9">
        <w:t xml:space="preserve">they </w:t>
      </w:r>
      <w:r w:rsidR="00F60088">
        <w:t>are mostly formulated as imperative, the syntax is often incorrect due to omitted articles and pronouns, and words are often replaced by abbreviations.</w:t>
      </w:r>
      <w:r w:rsidR="0013607D">
        <w:t xml:space="preserve"> The sentence</w:t>
      </w:r>
      <w:r w:rsidR="00F60088">
        <w:t xml:space="preserve"> “add egg and 3 tbls butter to batter” </w:t>
      </w:r>
      <w:r w:rsidR="0013607D">
        <w:t>provides a good example for this</w:t>
      </w:r>
      <w:r w:rsidR="00F60088">
        <w:t xml:space="preserve">. This unnaturalness could have a negative impact on CookBERT’s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CookBERT’s performance was evaluated on, which is due to the scarcity of suitable cooking datasets. Despite promising results, it is thus difficult to make general statements about CookBERT’s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It is furthermore not possible, basierend auf dieser Arbeit zu sagen, aus welchem Grund CookBERT zu besseren/ nicht besseren Ergebnissen geführt hat als das base modell oder als FoodBERT. Das könnte an nur einem Aspekt liegen (der zuätzlich großen Datenmenge an kochspezifischen Daten) oder an der combination aus mehreren/ allen aspekten der verwendeten Methodik</w:t>
      </w:r>
      <w:r w:rsidR="00A422F9" w:rsidRPr="00FA2B9D">
        <w:rPr>
          <w:highlight w:val="yellow"/>
        </w:rPr>
        <w:t xml:space="preserve"> bzw. Es ist nicht klar to what degree die einzelnen Methodik-choices die Performance letzlich beeinflussen. Dazu wären abgekapselte Experimente, die dann speziell untersuchen, wie sich das Einfügen von Vokabular vs. kein Vokabular auswirkt etc.</w:t>
      </w:r>
      <w:r w:rsidR="00A422F9">
        <w:t xml:space="preserve"> </w:t>
      </w:r>
    </w:p>
    <w:p w14:paraId="518CF795" w14:textId="3651CBD4"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such as RoBERTa</w:t>
      </w:r>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XLNet</w:t>
      </w:r>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825A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RUMTY6NDU6MTg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99" w:name="_Toc99022386"/>
      <w:r>
        <w:t>Conclusion</w:t>
      </w:r>
      <w:bookmarkEnd w:id="99"/>
    </w:p>
    <w:p w14:paraId="7A265C6D" w14:textId="56CD65EF" w:rsid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13B8595A" w14:textId="1DFCA032" w:rsidR="0007775A" w:rsidRDefault="0007775A" w:rsidP="0007775A">
      <w:pPr>
        <w:pStyle w:val="Listenabsatz"/>
        <w:numPr>
          <w:ilvl w:val="0"/>
          <w:numId w:val="15"/>
        </w:numPr>
      </w:pPr>
      <w:r>
        <w:t xml:space="preserve">Future work: limitations aufgreifen und andere BERT modelle testen; für weitere Datensätze testen; </w:t>
      </w:r>
    </w:p>
    <w:p w14:paraId="7F9A547C" w14:textId="2837D6A5" w:rsidR="0007775A" w:rsidRPr="00983B10" w:rsidRDefault="0007775A" w:rsidP="0007775A">
      <w:pPr>
        <w:pStyle w:val="Listenabsatz"/>
        <w:numPr>
          <w:ilvl w:val="1"/>
          <w:numId w:val="15"/>
        </w:numPr>
      </w:pPr>
      <w:r>
        <w:lastRenderedPageBreak/>
        <w:t xml:space="preserve">Future research might use CookBERT model (made public) </w:t>
      </w:r>
      <w:r w:rsidR="000E634A">
        <w:t xml:space="preserve">in their own research, um bspw. Query rewriting (Frummet datensatz) zu machen </w:t>
      </w:r>
      <w:r w:rsidR="00C0030E">
        <w:t>oder es in ein tatsächliches System zu integrieren</w:t>
      </w:r>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100" w:name="_Toc99022387"/>
      <w:r>
        <w:lastRenderedPageBreak/>
        <w:t>Bibliography</w:t>
      </w:r>
      <w:bookmarkEnd w:id="100"/>
    </w:p>
    <w:sdt>
      <w:sdtPr>
        <w:tag w:val="CitaviBibliography"/>
        <w:id w:val="-1581826981"/>
        <w:placeholder>
          <w:docPart w:val="064329369A064B18ABE191526EE8A16D"/>
        </w:placeholder>
      </w:sdtPr>
      <w:sdtEndPr/>
      <w:sdtContent>
        <w:p w14:paraId="5E304886" w14:textId="77777777" w:rsidR="00132468" w:rsidRDefault="00344C79" w:rsidP="00132468">
          <w:pPr>
            <w:pStyle w:val="CitaviBibliographyEntry"/>
          </w:pPr>
          <w:r>
            <w:fldChar w:fldCharType="begin"/>
          </w:r>
          <w:r>
            <w:instrText>ADDIN CitaviBibliography</w:instrText>
          </w:r>
          <w:r>
            <w:fldChar w:fldCharType="separate"/>
          </w:r>
          <w:bookmarkStart w:id="101" w:name="_CTVL00145ca38837a2b4a1f9fc5bed79b408aaf"/>
          <w:r w:rsidR="00132468">
            <w:t>Adamopoulou, E., &amp; Moussiades, L. (2020, June). An overview of chatbot technology.</w:t>
          </w:r>
          <w:bookmarkEnd w:id="101"/>
          <w:r w:rsidR="00132468">
            <w:t xml:space="preserve"> </w:t>
          </w:r>
          <w:r w:rsidR="00132468" w:rsidRPr="00132468">
            <w:rPr>
              <w:i/>
            </w:rPr>
            <w:t>IFIP International Conference on Artificial Intelligence Applications and Innovations</w:t>
          </w:r>
          <w:r w:rsidR="00132468" w:rsidRPr="00132468">
            <w:t>, 373–383.</w:t>
          </w:r>
        </w:p>
        <w:p w14:paraId="51C4B853" w14:textId="77777777" w:rsidR="00132468" w:rsidRDefault="00132468" w:rsidP="00132468">
          <w:pPr>
            <w:pStyle w:val="CitaviBibliographyEntry"/>
          </w:pPr>
          <w:bookmarkStart w:id="102" w:name="_CTVL0018efb0ce5b57440caa8048d8adf537e10"/>
          <w:r>
            <w:t>Alammar, J. (2018a).</w:t>
          </w:r>
          <w:bookmarkEnd w:id="102"/>
          <w:r>
            <w:t xml:space="preserve"> </w:t>
          </w:r>
          <w:r w:rsidRPr="00132468">
            <w:rPr>
              <w:i/>
            </w:rPr>
            <w:t>The Illustrated Transformer [Blog post]</w:t>
          </w:r>
          <w:r w:rsidRPr="00132468">
            <w:t>. https://jalammar.github.io/illustrated-transformer/</w:t>
          </w:r>
        </w:p>
        <w:p w14:paraId="33E42412" w14:textId="77777777" w:rsidR="00132468" w:rsidRDefault="00132468" w:rsidP="00132468">
          <w:pPr>
            <w:pStyle w:val="CitaviBibliographyEntry"/>
          </w:pPr>
          <w:bookmarkStart w:id="103" w:name="_CTVL001a09092c28ee8404fb86d7f61744d9b95"/>
          <w:r>
            <w:t>Alammar, J. (2018b).</w:t>
          </w:r>
          <w:bookmarkEnd w:id="103"/>
          <w:r>
            <w:t xml:space="preserve"> </w:t>
          </w:r>
          <w:r w:rsidRPr="00132468">
            <w:rPr>
              <w:i/>
            </w:rPr>
            <w:t>Visualizing A Neural Machine Translation Model (Mechanics of Seq2seq Models With Attention) [Blog post]</w:t>
          </w:r>
          <w:r w:rsidRPr="00132468">
            <w:t>. https://jalammar.github.io/visualizing-neural-machine-translation-mechanics-of-seq2seq-models-with-attention/</w:t>
          </w:r>
        </w:p>
        <w:p w14:paraId="7CA81B84" w14:textId="77777777" w:rsidR="00132468" w:rsidRDefault="00132468" w:rsidP="00132468">
          <w:pPr>
            <w:pStyle w:val="CitaviBibliographyEntry"/>
          </w:pPr>
          <w:bookmarkStart w:id="104" w:name="_CTVL0012c1743d68cbf46ef82ad497c3caeba47"/>
          <w:r>
            <w:t>Alsentzer, E., Murphy, J. R., Boag, W., Weng, W.-H., Di Jin, Naumann, T., &amp; McDermott, M. B. A. (2019, April 6).</w:t>
          </w:r>
          <w:bookmarkEnd w:id="104"/>
          <w:r>
            <w:t xml:space="preserve"> </w:t>
          </w:r>
          <w:r w:rsidRPr="00132468">
            <w:rPr>
              <w:i/>
            </w:rPr>
            <w:t>Publicly Available Clinical BERT Embeddings</w:t>
          </w:r>
          <w:r w:rsidRPr="00132468">
            <w:t xml:space="preserve">. http://arxiv.org/pdf/1904.03323v3 </w:t>
          </w:r>
        </w:p>
        <w:p w14:paraId="7541F9F9" w14:textId="77777777" w:rsidR="00132468" w:rsidRDefault="00132468" w:rsidP="00132468">
          <w:pPr>
            <w:pStyle w:val="CitaviBibliographyEntry"/>
          </w:pPr>
          <w:bookmarkStart w:id="105" w:name="_CTVL001992773f2adbd4d29a203c9edeb842813"/>
          <w:r>
            <w:t>Angara, P., Jimenez, M., Agarwal, K., Jain, H., Jain, R., Stege, U., Ganti, S., Müller, H. A., &amp; Ng, J. W. (2017). Foodie fooderson a conversational agent for the smart kitchen.</w:t>
          </w:r>
          <w:bookmarkEnd w:id="105"/>
          <w:r>
            <w:t xml:space="preserve"> </w:t>
          </w:r>
          <w:r w:rsidRPr="00132468">
            <w:rPr>
              <w:i/>
            </w:rPr>
            <w:t>CASCON</w:t>
          </w:r>
          <w:r w:rsidRPr="00132468">
            <w:t>, 247–253.</w:t>
          </w:r>
        </w:p>
        <w:p w14:paraId="3B4F3425" w14:textId="77777777" w:rsidR="00132468" w:rsidRDefault="00132468" w:rsidP="00132468">
          <w:pPr>
            <w:pStyle w:val="CitaviBibliographyEntry"/>
          </w:pPr>
          <w:bookmarkStart w:id="106" w:name="_CTVL00145406c2cd8184c3e9877b89438e38654"/>
          <w:r>
            <w:t>Araci, D. (2019, August 27).</w:t>
          </w:r>
          <w:bookmarkEnd w:id="106"/>
          <w:r>
            <w:t xml:space="preserve"> </w:t>
          </w:r>
          <w:r w:rsidRPr="00132468">
            <w:rPr>
              <w:i/>
            </w:rPr>
            <w:t>FinBERT: Financial Sentiment Analysis with Pre-trained Language Models</w:t>
          </w:r>
          <w:r w:rsidRPr="00132468">
            <w:t xml:space="preserve">. http://arxiv.org/pdf/1908.10063v1 </w:t>
          </w:r>
        </w:p>
        <w:p w14:paraId="2E1DE4AD" w14:textId="77777777" w:rsidR="00132468" w:rsidRDefault="00132468" w:rsidP="00132468">
          <w:pPr>
            <w:pStyle w:val="CitaviBibliographyEntry"/>
          </w:pPr>
          <w:bookmarkStart w:id="107" w:name="_CTVL00102190d58c7144f578156a41583f82001"/>
          <w:r>
            <w:t>Ba, J. L., Kiros, J. R., &amp; Hinton, G. E. (2016, July 21).</w:t>
          </w:r>
          <w:bookmarkEnd w:id="107"/>
          <w:r>
            <w:t xml:space="preserve"> </w:t>
          </w:r>
          <w:r w:rsidRPr="00132468">
            <w:rPr>
              <w:i/>
            </w:rPr>
            <w:t>Layer Normalization</w:t>
          </w:r>
          <w:r w:rsidRPr="00132468">
            <w:t xml:space="preserve">. http://arxiv.org/pdf/1607.06450v1 </w:t>
          </w:r>
        </w:p>
        <w:p w14:paraId="21E622D9" w14:textId="77777777" w:rsidR="00132468" w:rsidRDefault="00132468" w:rsidP="00132468">
          <w:pPr>
            <w:pStyle w:val="CitaviBibliographyEntry"/>
          </w:pPr>
          <w:bookmarkStart w:id="108" w:name="_CTVL001d93cbfdb4ba44e2f85e03eb2675a6fa4"/>
          <w:r>
            <w:t>Bahdanau, D., Cho, K., &amp; Bengio, Y. (2014, September 1).</w:t>
          </w:r>
          <w:bookmarkEnd w:id="108"/>
          <w:r>
            <w:t xml:space="preserve"> </w:t>
          </w:r>
          <w:r w:rsidRPr="00132468">
            <w:rPr>
              <w:i/>
            </w:rPr>
            <w:t>Neural Machine Translation by Jointly Learning to Align and Translate</w:t>
          </w:r>
          <w:r w:rsidRPr="00132468">
            <w:t xml:space="preserve">. http://arxiv.org/pdf/1409.0473v7 </w:t>
          </w:r>
        </w:p>
        <w:p w14:paraId="55F41C97" w14:textId="77777777" w:rsidR="00132468" w:rsidRDefault="00132468" w:rsidP="00132468">
          <w:pPr>
            <w:pStyle w:val="CitaviBibliographyEntry"/>
          </w:pPr>
          <w:bookmarkStart w:id="109" w:name="_CTVL001e92336db58904f2785ca08a39d05c766"/>
          <w:r>
            <w:t>Bahdanau, D., Chorowski, J., Serdyuk, D., Brakel, P., &amp; Bengio, Y. (2016, March). End-to-end attention-based large vocabulary speech recognition.</w:t>
          </w:r>
          <w:bookmarkEnd w:id="109"/>
          <w:r>
            <w:t xml:space="preserve"> </w:t>
          </w:r>
          <w:r w:rsidRPr="00132468">
            <w:rPr>
              <w:i/>
            </w:rPr>
            <w:t>2016 IEEE International Conference on Acoustics, Speech and Signal Processing (ICASSP)</w:t>
          </w:r>
          <w:r w:rsidRPr="00132468">
            <w:t>, 4945–4949. https://doi.org/10.1109/ICASSP.2016.7472618</w:t>
          </w:r>
        </w:p>
        <w:p w14:paraId="25B1F7CE" w14:textId="77777777" w:rsidR="00132468" w:rsidRDefault="00132468" w:rsidP="00132468">
          <w:pPr>
            <w:pStyle w:val="CitaviBibliographyEntry"/>
          </w:pPr>
          <w:bookmarkStart w:id="110" w:name="_CTVL001354e3aaf40c54d77847b8f2b7b523680"/>
          <w:r>
            <w:t>Barko-Sherif, S., Elsweiler, D., &amp; Harvey, M. (2020, March). Conversational Agents for Recipe Recommendation.</w:t>
          </w:r>
          <w:bookmarkEnd w:id="110"/>
          <w:r>
            <w:t xml:space="preserve"> </w:t>
          </w:r>
          <w:r w:rsidRPr="00132468">
            <w:rPr>
              <w:i/>
            </w:rPr>
            <w:t>Proceedings of the 2020 Conference on Human Information Interaction and Retrieval</w:t>
          </w:r>
          <w:r w:rsidRPr="00132468">
            <w:t>, 73–82. https://doi.org/10.1145/3343413.3377967</w:t>
          </w:r>
        </w:p>
        <w:p w14:paraId="617DBA78" w14:textId="77777777" w:rsidR="00132468" w:rsidRDefault="00132468" w:rsidP="00132468">
          <w:pPr>
            <w:pStyle w:val="CitaviBibliographyEntry"/>
          </w:pPr>
          <w:bookmarkStart w:id="111" w:name="_CTVL0011cd9e65b0c014a8a944f2f623e99fa79"/>
          <w:r>
            <w:t>Beltagy, I., Lo Kyle, &amp; Cohan, A. (2019). SciBERT: A Pretrained Language Model for Scientific Text. http://arxiv.org/pdf/1903.10676v3</w:t>
          </w:r>
        </w:p>
        <w:p w14:paraId="08FF1810" w14:textId="77777777" w:rsidR="00132468" w:rsidRDefault="00132468" w:rsidP="00132468">
          <w:pPr>
            <w:pStyle w:val="CitaviBibliographyEntry"/>
          </w:pPr>
          <w:bookmarkStart w:id="112" w:name="_CTVL001fa9996dca6314d8c956dacbc0eb3be8d"/>
          <w:bookmarkEnd w:id="111"/>
          <w:r>
            <w:lastRenderedPageBreak/>
            <w:t>Bickmore, T. W., Caruso, L., &amp; Clough-Gorr, K. (2005). Acceptance and usability of a relational agent interface by urban older adults.</w:t>
          </w:r>
          <w:bookmarkEnd w:id="112"/>
          <w:r>
            <w:t xml:space="preserve"> </w:t>
          </w:r>
          <w:r w:rsidRPr="00132468">
            <w:rPr>
              <w:i/>
            </w:rPr>
            <w:t>CHI'05 Extended Abstracts on Human Factors in Computing Systems</w:t>
          </w:r>
          <w:r w:rsidRPr="00132468">
            <w:t>, 1212–1215. https://doi.org/10.1145/1056808.1056879</w:t>
          </w:r>
        </w:p>
        <w:p w14:paraId="3CC81691" w14:textId="77777777" w:rsidR="00132468" w:rsidRDefault="00132468" w:rsidP="00132468">
          <w:pPr>
            <w:pStyle w:val="CitaviBibliographyEntry"/>
          </w:pPr>
          <w:bookmarkStart w:id="113" w:name="_CTVL001ae916e2124464bd8ae8d8c560112443f"/>
          <w:r>
            <w:t>Bień, M., Gilski, M., Maciejewska, M., Taisner, W., Wisniewski, D., &amp; Lawrynowicz, A. (2020). RecipeNLG: A Cooking Recipes Dataset for Semi-Structured Text Generation.</w:t>
          </w:r>
          <w:bookmarkEnd w:id="113"/>
          <w:r>
            <w:t xml:space="preserve"> </w:t>
          </w:r>
          <w:r w:rsidRPr="00132468">
            <w:rPr>
              <w:i/>
            </w:rPr>
            <w:t>Proceedings of the 13th International Conference on Natural Language Generation</w:t>
          </w:r>
          <w:r w:rsidRPr="00132468">
            <w:t>, 22–28. https://aclanthology.org/2020.inlg-1.4</w:t>
          </w:r>
        </w:p>
        <w:p w14:paraId="314DB7F9" w14:textId="77777777" w:rsidR="00132468" w:rsidRDefault="00132468" w:rsidP="00132468">
          <w:pPr>
            <w:pStyle w:val="CitaviBibliographyEntry"/>
          </w:pPr>
          <w:bookmarkStart w:id="114" w:name="_CTVL0010c6c345007484153b0856a83aa5fbaee"/>
          <w:r>
            <w:t>Brandtzaeg, P. B., &amp; Følstad, A. (2017). Why People Use Chatbots. In I. Kompatsiaris, J. Cave, A. Satsiou, G. Carle, A. Passani, E. Kontopoulos, S. Diplaris, &amp; D. McMillan (Eds.),</w:t>
          </w:r>
          <w:bookmarkEnd w:id="114"/>
          <w:r>
            <w:t xml:space="preserve"> </w:t>
          </w:r>
          <w:r w:rsidRPr="00132468">
            <w:rPr>
              <w:i/>
            </w:rPr>
            <w:t xml:space="preserve">Lecture Notes in Computer Science. Internet Science </w:t>
          </w:r>
          <w:r w:rsidRPr="00132468">
            <w:t>(Vol. 10673, pp. 377–392). Springer International Publishing. https://doi.org/10.1007/978-3-319-70284-1_30</w:t>
          </w:r>
        </w:p>
        <w:p w14:paraId="4E7677C6" w14:textId="77777777" w:rsidR="00132468" w:rsidRDefault="00132468" w:rsidP="00132468">
          <w:pPr>
            <w:pStyle w:val="CitaviBibliographyEntry"/>
          </w:pPr>
          <w:bookmarkStart w:id="115" w:name="_CTVL001d38c67688f0040a79920a560520b3c62"/>
          <w:r>
            <w:t>Campos, J. A., Otegi, A., Soroa, A., Deriu, J., Cieliebak, M., &amp; Agirre, E. (2020). DoQA -- Accessing Domain-Specific FAQs via Conversational QA.</w:t>
          </w:r>
          <w:bookmarkEnd w:id="115"/>
          <w:r>
            <w:t xml:space="preserve"> </w:t>
          </w:r>
          <w:r w:rsidRPr="00132468">
            <w:rPr>
              <w:i/>
            </w:rPr>
            <w:t>Proceedings of the 58th Annual Meeting of the Association for Computational Linguistics</w:t>
          </w:r>
          <w:r w:rsidRPr="00132468">
            <w:t>, 7302–7314. https://doi.org/10.48550/arXiv.2005.01328</w:t>
          </w:r>
        </w:p>
        <w:p w14:paraId="24F5550F" w14:textId="77777777" w:rsidR="00132468" w:rsidRDefault="00132468" w:rsidP="00132468">
          <w:pPr>
            <w:pStyle w:val="CitaviBibliographyEntry"/>
          </w:pPr>
          <w:bookmarkStart w:id="116" w:name="_CTVL00173d572ba97894277b4f6816245ef248c"/>
          <w:r>
            <w:t>Caselli, T., Basile, V., Mitrović, J., &amp; Granitzer, M. (2020, October 23).</w:t>
          </w:r>
          <w:bookmarkEnd w:id="116"/>
          <w:r>
            <w:t xml:space="preserve"> </w:t>
          </w:r>
          <w:r w:rsidRPr="00132468">
            <w:rPr>
              <w:i/>
            </w:rPr>
            <w:t>HateBERT: Retraining BERT for Abusive Language Detection in English</w:t>
          </w:r>
          <w:r w:rsidRPr="00132468">
            <w:t xml:space="preserve">. http://arxiv.org/pdf/2010.12472v2 </w:t>
          </w:r>
        </w:p>
        <w:p w14:paraId="543A6656" w14:textId="77777777" w:rsidR="00132468" w:rsidRDefault="00132468" w:rsidP="00132468">
          <w:pPr>
            <w:pStyle w:val="CitaviBibliographyEntry"/>
          </w:pPr>
          <w:bookmarkStart w:id="117" w:name="_CTVL001aa03605fe15f4489843010563d4dcc09"/>
          <w:r>
            <w:t>Chao, G.-L., &amp; Lane, I. (2019, July 6).</w:t>
          </w:r>
          <w:bookmarkEnd w:id="117"/>
          <w:r>
            <w:t xml:space="preserve"> </w:t>
          </w:r>
          <w:r w:rsidRPr="00132468">
            <w:rPr>
              <w:i/>
            </w:rPr>
            <w:t>BERT-DST: Scalable End-to-End Dialogue State Tracking with Bidirectional Encoder Representations from Transformer</w:t>
          </w:r>
          <w:r w:rsidRPr="00132468">
            <w:t xml:space="preserve">. http://arxiv.org/pdf/1907.03040v1 </w:t>
          </w:r>
        </w:p>
        <w:p w14:paraId="24EB1035" w14:textId="77777777" w:rsidR="00132468" w:rsidRDefault="00132468" w:rsidP="00132468">
          <w:pPr>
            <w:pStyle w:val="CitaviBibliographyEntry"/>
          </w:pPr>
          <w:bookmarkStart w:id="118" w:name="_CTVL001a36a178bcae343fc9707d4007f58e5ef"/>
          <w:r>
            <w:t>Chen, D., Fisch, A., Weston, J., &amp; Bordes, A. (2017, March 31).</w:t>
          </w:r>
          <w:bookmarkEnd w:id="118"/>
          <w:r>
            <w:t xml:space="preserve"> </w:t>
          </w:r>
          <w:r w:rsidRPr="00132468">
            <w:rPr>
              <w:i/>
            </w:rPr>
            <w:t>Reading Wikipedia to Answer Open-Domain Questions</w:t>
          </w:r>
          <w:r w:rsidRPr="00132468">
            <w:t xml:space="preserve">. http://arxiv.org/pdf/1704.00051v2 </w:t>
          </w:r>
        </w:p>
        <w:p w14:paraId="415EBA36" w14:textId="77777777" w:rsidR="00132468" w:rsidRDefault="00132468" w:rsidP="00132468">
          <w:pPr>
            <w:pStyle w:val="CitaviBibliographyEntry"/>
          </w:pPr>
          <w:bookmarkStart w:id="119" w:name="_CTVL00124238d48d76e4224b0de4167f1507633"/>
          <w:r>
            <w:t>Chen, Q., Zhuo, Z., &amp; Wang, W. (2019).</w:t>
          </w:r>
          <w:bookmarkEnd w:id="119"/>
          <w:r>
            <w:t xml:space="preserve"> </w:t>
          </w:r>
          <w:r w:rsidRPr="00132468">
            <w:rPr>
              <w:i/>
            </w:rPr>
            <w:t>BERT for Joint Intent Classification and Slot Filling</w:t>
          </w:r>
          <w:r w:rsidRPr="00132468">
            <w:t xml:space="preserve">. http://arxiv.org/pdf/1902.10909v1 </w:t>
          </w:r>
        </w:p>
        <w:p w14:paraId="44B3ABBF" w14:textId="77777777" w:rsidR="00132468" w:rsidRDefault="00132468" w:rsidP="00132468">
          <w:pPr>
            <w:pStyle w:val="CitaviBibliographyEntry"/>
          </w:pPr>
          <w:bookmarkStart w:id="120" w:name="_CTVL0019621e44e8eee4b0db1fe31c22f45ff69"/>
          <w:r>
            <w:t>Cheng, J., Dong, L., &amp; Lapata, M. (2016, January 25).</w:t>
          </w:r>
          <w:bookmarkEnd w:id="120"/>
          <w:r>
            <w:t xml:space="preserve"> </w:t>
          </w:r>
          <w:r w:rsidRPr="00132468">
            <w:rPr>
              <w:i/>
            </w:rPr>
            <w:t>Long Short-Term Memory-Networks for Machine Reading</w:t>
          </w:r>
          <w:r w:rsidRPr="00132468">
            <w:t xml:space="preserve">. http://arxiv.org/pdf/1601.06733v7 </w:t>
          </w:r>
        </w:p>
        <w:p w14:paraId="3256B2F8" w14:textId="77777777" w:rsidR="00132468" w:rsidRDefault="00132468" w:rsidP="00132468">
          <w:pPr>
            <w:pStyle w:val="CitaviBibliographyEntry"/>
          </w:pPr>
          <w:bookmarkStart w:id="121" w:name="_CTVL001cedddf72fafb45579e3322ebd509b849"/>
          <w:r>
            <w:t>Chu, J. (2021, September 24–26). Recipe Bot: The Application of Conversational AI in Home Cooking Assistant. In</w:t>
          </w:r>
          <w:bookmarkEnd w:id="121"/>
          <w:r>
            <w:t xml:space="preserve"> </w:t>
          </w:r>
          <w:r w:rsidRPr="00132468">
            <w:rPr>
              <w:i/>
            </w:rPr>
            <w:t xml:space="preserve">2021 2nd International Conference on Big Data &amp; </w:t>
          </w:r>
          <w:r w:rsidRPr="00132468">
            <w:rPr>
              <w:i/>
            </w:rPr>
            <w:lastRenderedPageBreak/>
            <w:t xml:space="preserve">Artificial Intelligence &amp; Software Engineering (ICBASE) </w:t>
          </w:r>
          <w:r w:rsidRPr="00132468">
            <w:t>(pp. 696–700). IEEE. https://doi.org/10.1109/ICBASE53849.2021.00136</w:t>
          </w:r>
        </w:p>
        <w:p w14:paraId="0046F5B5" w14:textId="77777777" w:rsidR="00132468" w:rsidRDefault="00132468" w:rsidP="00132468">
          <w:pPr>
            <w:pStyle w:val="CitaviBibliographyEntry"/>
          </w:pPr>
          <w:bookmarkStart w:id="122" w:name="_CTVL001a7672c44651d4fbfa5f6bde395fbf481"/>
          <w:r>
            <w:t>Cui, L., Huang, S., Wei, F., Tan, C., Duan, C., &amp; Zhou, M. (2017). Superagent: A customer service chatbot for e-commerce websites.</w:t>
          </w:r>
          <w:bookmarkEnd w:id="122"/>
          <w:r>
            <w:t xml:space="preserve"> </w:t>
          </w:r>
          <w:r w:rsidRPr="00132468">
            <w:rPr>
              <w:i/>
            </w:rPr>
            <w:t>Proceedings of ACL 2017, System Demonstrations</w:t>
          </w:r>
          <w:r w:rsidRPr="00132468">
            <w:t>, 97–102.</w:t>
          </w:r>
        </w:p>
        <w:p w14:paraId="3296B4EE" w14:textId="77777777" w:rsidR="00132468" w:rsidRDefault="00132468" w:rsidP="00132468">
          <w:pPr>
            <w:pStyle w:val="CitaviBibliographyEntry"/>
          </w:pPr>
          <w:bookmarkStart w:id="123" w:name="_CTVL0016394f85d4176402baf1d5e19a5b5dd66"/>
          <w:r>
            <w:t>Dai, A. M., &amp; Le, Q. V. (2015). Semi-supervised Sequence Learning.</w:t>
          </w:r>
          <w:bookmarkEnd w:id="123"/>
          <w:r>
            <w:t xml:space="preserve"> </w:t>
          </w:r>
          <w:r w:rsidRPr="00132468">
            <w:rPr>
              <w:i/>
            </w:rPr>
            <w:t>Advances in Neural Information Processing Systems</w:t>
          </w:r>
          <w:r w:rsidRPr="00132468">
            <w:t xml:space="preserve">, </w:t>
          </w:r>
          <w:r w:rsidRPr="00132468">
            <w:rPr>
              <w:i/>
            </w:rPr>
            <w:t>28</w:t>
          </w:r>
          <w:r w:rsidRPr="00132468">
            <w:t>, 3079–3087. http://arxiv.org/pdf/1511.01432v1</w:t>
          </w:r>
        </w:p>
        <w:p w14:paraId="540B2A2A" w14:textId="77777777" w:rsidR="00132468" w:rsidRDefault="00132468" w:rsidP="00132468">
          <w:pPr>
            <w:pStyle w:val="CitaviBibliographyEntry"/>
          </w:pPr>
          <w:bookmarkStart w:id="124" w:name="_CTVL001e3fb14b69e6942e3833d949ae6d4eded"/>
          <w:r>
            <w:t>Daumé Iii, H., &amp; Jagarlamudi, J. (2011, June). Domain adaptation for machien translation by mining unseen words.</w:t>
          </w:r>
          <w:bookmarkEnd w:id="124"/>
          <w:r>
            <w:t xml:space="preserve"> </w:t>
          </w:r>
          <w:r w:rsidRPr="00132468">
            <w:rPr>
              <w:i/>
            </w:rPr>
            <w:t>Proceedings of the 49th Annual Meeting of the Association for Computational Linguistics: Human Language Technologies</w:t>
          </w:r>
          <w:r w:rsidRPr="00132468">
            <w:t>, 407–412.</w:t>
          </w:r>
        </w:p>
        <w:p w14:paraId="12449A0E" w14:textId="77777777" w:rsidR="00132468" w:rsidRDefault="00132468" w:rsidP="00132468">
          <w:pPr>
            <w:pStyle w:val="CitaviBibliographyEntry"/>
          </w:pPr>
          <w:bookmarkStart w:id="125" w:name="_CTVL001bd69709e413049e684cf2f2869417d16"/>
          <w:r>
            <w:t>Devlin, J., &amp; Chang, M.-W. (2018).</w:t>
          </w:r>
          <w:bookmarkEnd w:id="125"/>
          <w:r>
            <w:t xml:space="preserve"> </w:t>
          </w:r>
          <w:r w:rsidRPr="00132468">
            <w:rPr>
              <w:i/>
            </w:rPr>
            <w:t xml:space="preserve">Open Sourcing BERT: State-of-the-Art Pre-training for Natural Language Processing. </w:t>
          </w:r>
          <w:r w:rsidRPr="00132468">
            <w:t>Google AI. https://ai.googleblog.com/2018/11/open-sourcing-bert-state-of-art-pre.html</w:t>
          </w:r>
        </w:p>
        <w:p w14:paraId="57268172" w14:textId="77777777" w:rsidR="00132468" w:rsidRDefault="00132468" w:rsidP="00132468">
          <w:pPr>
            <w:pStyle w:val="CitaviBibliographyEntry"/>
          </w:pPr>
          <w:bookmarkStart w:id="126" w:name="_CTVL0017bff4cbd6d89444fa848edf2ca192f25"/>
          <w:r>
            <w:t>Devlin, J., Chang, M.-W., Lee, K., &amp; Toutanova, K. (2018, October 11).</w:t>
          </w:r>
          <w:bookmarkEnd w:id="126"/>
          <w:r>
            <w:t xml:space="preserve"> </w:t>
          </w:r>
          <w:r w:rsidRPr="00132468">
            <w:rPr>
              <w:i/>
            </w:rPr>
            <w:t>BERT: Pre-training of Deep Bidirectional Transformers for Language Understanding</w:t>
          </w:r>
          <w:r w:rsidRPr="00132468">
            <w:t xml:space="preserve">. http://arxiv.org/pdf/1810.04805v2 </w:t>
          </w:r>
        </w:p>
        <w:p w14:paraId="6DDDF169" w14:textId="77777777" w:rsidR="00132468" w:rsidRDefault="00132468" w:rsidP="00132468">
          <w:pPr>
            <w:pStyle w:val="CitaviBibliographyEntry"/>
          </w:pPr>
          <w:bookmarkStart w:id="127" w:name="_CTVL001e220a9a1dd2648e8a31adb11a02b4251"/>
          <w:r>
            <w:t>Dong, J., &amp; Huang, J. (2018). Enhance word representation for out-of-vocabulary on ubunt dialogue corpus.</w:t>
          </w:r>
          <w:bookmarkEnd w:id="127"/>
          <w:r>
            <w:t xml:space="preserve"> </w:t>
          </w:r>
          <w:r w:rsidRPr="00132468">
            <w:rPr>
              <w:i/>
            </w:rPr>
            <w:t>ArXiv Preprint ArXiv:1802.02614</w:t>
          </w:r>
          <w:r w:rsidRPr="00132468">
            <w:t>.</w:t>
          </w:r>
        </w:p>
        <w:p w14:paraId="404A942E" w14:textId="77777777" w:rsidR="00132468" w:rsidRDefault="00132468" w:rsidP="00132468">
          <w:pPr>
            <w:pStyle w:val="CitaviBibliographyEntry"/>
          </w:pPr>
          <w:bookmarkStart w:id="128" w:name="_CTVL001d40c1f019c0b48b88fba515e9407d56d"/>
          <w:r>
            <w:t>Donnelly, K. (2006). Snomed-CT: The advanced terminology and coding system for eHealth.</w:t>
          </w:r>
          <w:bookmarkEnd w:id="128"/>
          <w:r>
            <w:t xml:space="preserve"> </w:t>
          </w:r>
          <w:r w:rsidRPr="00132468">
            <w:rPr>
              <w:i/>
            </w:rPr>
            <w:t>Studies in Health Technology and Informatics</w:t>
          </w:r>
          <w:r w:rsidRPr="00132468">
            <w:t xml:space="preserve">, </w:t>
          </w:r>
          <w:r w:rsidRPr="00132468">
            <w:rPr>
              <w:i/>
            </w:rPr>
            <w:t>121</w:t>
          </w:r>
          <w:r w:rsidRPr="00132468">
            <w:t>, 279–290.</w:t>
          </w:r>
        </w:p>
        <w:p w14:paraId="662B7B83" w14:textId="77777777" w:rsidR="00132468" w:rsidRDefault="00132468" w:rsidP="00132468">
          <w:pPr>
            <w:pStyle w:val="CitaviBibliographyEntry"/>
          </w:pPr>
          <w:bookmarkStart w:id="129"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129"/>
          <w:r>
            <w:t xml:space="preserve"> </w:t>
          </w:r>
          <w:r w:rsidRPr="00132468">
            <w:rPr>
              <w:i/>
            </w:rPr>
            <w:t>NPJ Science of Food</w:t>
          </w:r>
          <w:r w:rsidRPr="00132468">
            <w:t xml:space="preserve">, </w:t>
          </w:r>
          <w:r w:rsidRPr="00132468">
            <w:rPr>
              <w:i/>
            </w:rPr>
            <w:t>2</w:t>
          </w:r>
          <w:r w:rsidRPr="00132468">
            <w:t>, 23. https://doi.org/10.1038/s41538-018-0032-6</w:t>
          </w:r>
        </w:p>
        <w:p w14:paraId="73AC04E1" w14:textId="77777777" w:rsidR="00132468" w:rsidRDefault="00132468" w:rsidP="00132468">
          <w:pPr>
            <w:pStyle w:val="CitaviBibliographyEntry"/>
          </w:pPr>
          <w:bookmarkStart w:id="130" w:name="_CTVL001587a21873a004799bed95d5e89c4c26a"/>
          <w:r>
            <w:t>Elsweiler, D., Harvey, M., Ludwig, B., &amp; Said, A. (2015). Bringing the "healthy" into Food Recommenders.</w:t>
          </w:r>
          <w:bookmarkEnd w:id="130"/>
          <w:r>
            <w:t xml:space="preserve"> </w:t>
          </w:r>
          <w:r w:rsidRPr="00132468">
            <w:rPr>
              <w:i/>
            </w:rPr>
            <w:t>DMRS</w:t>
          </w:r>
          <w:r w:rsidRPr="00132468">
            <w:t>, 33–36.</w:t>
          </w:r>
        </w:p>
        <w:p w14:paraId="103A1B03" w14:textId="77777777" w:rsidR="00132468" w:rsidRDefault="00132468" w:rsidP="00132468">
          <w:pPr>
            <w:pStyle w:val="CitaviBibliographyEntry"/>
          </w:pPr>
          <w:bookmarkStart w:id="131" w:name="_CTVL001f7aef03906e44c08a4400ffc2a6177b6"/>
          <w:r>
            <w:t>Elsweiler, D., Trattner, C., &amp; Harvey, M. (2017). Exploiting food choice biases for healthier recipe recommendation.</w:t>
          </w:r>
          <w:bookmarkEnd w:id="131"/>
          <w:r>
            <w:t xml:space="preserve"> </w:t>
          </w:r>
          <w:r w:rsidRPr="00132468">
            <w:rPr>
              <w:i/>
            </w:rPr>
            <w:t>Proceedings of the 40th International Acm Sigir Conference on Research and Development in Information Retrieval</w:t>
          </w:r>
          <w:r w:rsidRPr="00132468">
            <w:t>, 575–584. https://doi.org/10.1145/3077136.3080826</w:t>
          </w:r>
        </w:p>
        <w:p w14:paraId="5EC9E8BC" w14:textId="77777777" w:rsidR="00132468" w:rsidRDefault="00132468" w:rsidP="00132468">
          <w:pPr>
            <w:pStyle w:val="CitaviBibliographyEntry"/>
          </w:pPr>
          <w:bookmarkStart w:id="132" w:name="_CTVL0017d5098728afc4d24bdb15a787f6f0e68"/>
          <w:r>
            <w:lastRenderedPageBreak/>
            <w:t>Firth, J. R. (1957). A synopsis of linguistic theory, 1930-1955.</w:t>
          </w:r>
          <w:bookmarkEnd w:id="132"/>
          <w:r>
            <w:t xml:space="preserve"> </w:t>
          </w:r>
          <w:r w:rsidRPr="00132468">
            <w:rPr>
              <w:i/>
            </w:rPr>
            <w:t>Studies in Linguistic Analysis</w:t>
          </w:r>
          <w:r w:rsidRPr="00132468">
            <w:t>.</w:t>
          </w:r>
        </w:p>
        <w:p w14:paraId="6912AAF9" w14:textId="77777777" w:rsidR="00132468" w:rsidRDefault="00132468" w:rsidP="00132468">
          <w:pPr>
            <w:pStyle w:val="CitaviBibliographyEntry"/>
          </w:pPr>
          <w:bookmarkStart w:id="133" w:name="_CTVL0018cc4fcf649f94cf2a1c5d3f9884c2368"/>
          <w:r>
            <w:t>Følstad, A., &amp; Brandtzæg, P. B. (2017). Chatbots and the new world of HCI.</w:t>
          </w:r>
          <w:bookmarkEnd w:id="133"/>
          <w:r>
            <w:t xml:space="preserve"> </w:t>
          </w:r>
          <w:r w:rsidRPr="00132468">
            <w:rPr>
              <w:i/>
            </w:rPr>
            <w:t>Interactions</w:t>
          </w:r>
          <w:r w:rsidRPr="00132468">
            <w:t xml:space="preserve">, </w:t>
          </w:r>
          <w:r w:rsidRPr="00132468">
            <w:rPr>
              <w:i/>
            </w:rPr>
            <w:t>24</w:t>
          </w:r>
          <w:r w:rsidRPr="00132468">
            <w:t>(4), 38–42. https://doi.org/10.1145/3085558</w:t>
          </w:r>
        </w:p>
        <w:p w14:paraId="2040CDBC" w14:textId="77777777" w:rsidR="00132468" w:rsidRDefault="00132468" w:rsidP="00132468">
          <w:pPr>
            <w:pStyle w:val="CitaviBibliographyEntry"/>
          </w:pPr>
          <w:bookmarkStart w:id="134" w:name="_CTVL001e47cbb49bca146d2b6dc1380df7086e6"/>
          <w:r>
            <w:t>Freyne, J., &amp; Berkovsky, S. (2010). Intelligent food planning: personalized recipe recommendation.</w:t>
          </w:r>
          <w:bookmarkEnd w:id="134"/>
          <w:r>
            <w:t xml:space="preserve"> </w:t>
          </w:r>
          <w:r w:rsidRPr="00132468">
            <w:rPr>
              <w:i/>
            </w:rPr>
            <w:t>Proceedings of the 15th International Conference on Intelligent User Interfaces</w:t>
          </w:r>
          <w:r w:rsidRPr="00132468">
            <w:t>, 321–324. https://doi.org/10.1145/1719970.1720021</w:t>
          </w:r>
        </w:p>
        <w:p w14:paraId="2FA7877B" w14:textId="77777777" w:rsidR="00132468" w:rsidRDefault="00132468" w:rsidP="00132468">
          <w:pPr>
            <w:pStyle w:val="CitaviBibliographyEntry"/>
          </w:pPr>
          <w:bookmarkStart w:id="135" w:name="_CTVL0016d6a8d7c1f824142897556188f974942"/>
          <w:r>
            <w:t>Frummet, A., Elsweiler, D., &amp; Ludwig, B. (2021, December 9).</w:t>
          </w:r>
          <w:bookmarkEnd w:id="135"/>
          <w:r>
            <w:t xml:space="preserve"> </w:t>
          </w:r>
          <w:r w:rsidRPr="00132468">
            <w:rPr>
              <w:i/>
            </w:rPr>
            <w:t>"What can I cook with these ingredients?" -- Understanding cooking-related information needs in conversational search</w:t>
          </w:r>
          <w:r w:rsidRPr="00132468">
            <w:t xml:space="preserve">. http://arxiv.org/pdf/2112.04788v2 </w:t>
          </w:r>
        </w:p>
        <w:p w14:paraId="1C052B89" w14:textId="77777777" w:rsidR="00132468" w:rsidRDefault="00132468" w:rsidP="00132468">
          <w:pPr>
            <w:pStyle w:val="CitaviBibliographyEntry"/>
          </w:pPr>
          <w:bookmarkStart w:id="136" w:name="_CTVL001038568269d3a433089601656321386f4"/>
          <w:r>
            <w:t>Google Research. (2018).</w:t>
          </w:r>
          <w:bookmarkEnd w:id="136"/>
          <w:r>
            <w:t xml:space="preserve"> </w:t>
          </w:r>
          <w:r w:rsidRPr="00132468">
            <w:rPr>
              <w:i/>
            </w:rPr>
            <w:t>BERT - Github</w:t>
          </w:r>
          <w:r w:rsidRPr="00132468">
            <w:t>. https://github.com/google-research/bert</w:t>
          </w:r>
        </w:p>
        <w:p w14:paraId="6BA8541D" w14:textId="77777777" w:rsidR="00132468" w:rsidRDefault="00132468" w:rsidP="00132468">
          <w:pPr>
            <w:pStyle w:val="CitaviBibliographyEntry"/>
          </w:pPr>
          <w:bookmarkStart w:id="137" w:name="_CTVL0010ad8134f1aaf4e8e92e0842ac6676401"/>
          <w:r>
            <w:t>Graesser, A. C., Wiemer-Hastings, K., Wiemer-Hastings, P., &amp; Kreuz, R. (1999). AutoTutor: A simulation of a human tutor.</w:t>
          </w:r>
          <w:bookmarkEnd w:id="137"/>
          <w:r>
            <w:t xml:space="preserve"> </w:t>
          </w:r>
          <w:r w:rsidRPr="00132468">
            <w:rPr>
              <w:i/>
            </w:rPr>
            <w:t>Cognitive Systems Research</w:t>
          </w:r>
          <w:r w:rsidRPr="00132468">
            <w:t xml:space="preserve">, </w:t>
          </w:r>
          <w:r w:rsidRPr="00132468">
            <w:rPr>
              <w:i/>
            </w:rPr>
            <w:t>1</w:t>
          </w:r>
          <w:r w:rsidRPr="00132468">
            <w:t>(1), 35–51. https://doi.org/10.1016/S1389-0417(99)00005-4</w:t>
          </w:r>
        </w:p>
        <w:p w14:paraId="30E6D89B" w14:textId="77777777" w:rsidR="00132468" w:rsidRDefault="00132468" w:rsidP="00132468">
          <w:pPr>
            <w:pStyle w:val="CitaviBibliographyEntry"/>
          </w:pPr>
          <w:bookmarkStart w:id="138" w:name="_CTVL00185f38554dad84ddfae5fe16d021ecf48"/>
          <w:r>
            <w:t>Gururangan, S., Marasović, A., Swayamdipta, S., Lo Kyle, Beltagy, I., Downey, D., &amp; Smith, N. A. (2020, April 23).</w:t>
          </w:r>
          <w:bookmarkEnd w:id="138"/>
          <w:r>
            <w:t xml:space="preserve"> </w:t>
          </w:r>
          <w:r w:rsidRPr="00132468">
            <w:rPr>
              <w:i/>
            </w:rPr>
            <w:t>Don't Stop Pretraining: Adapt Language Models to Domains and Tasks</w:t>
          </w:r>
          <w:r w:rsidRPr="00132468">
            <w:t xml:space="preserve">. http://arxiv.org/pdf/2004.10964v3 </w:t>
          </w:r>
        </w:p>
        <w:p w14:paraId="0DE47410" w14:textId="77777777" w:rsidR="00132468" w:rsidRDefault="00132468" w:rsidP="00132468">
          <w:pPr>
            <w:pStyle w:val="CitaviBibliographyEntry"/>
          </w:pPr>
          <w:bookmarkStart w:id="139" w:name="_CTVL001f1afdb46647942759e5aead7268b37d1"/>
          <w:r>
            <w:t>Han, J., Hong, T., Kim, B., Ko, Y., &amp; Seo, J. (2021, June). Fine-grained Post-training for Improving Retrieval-based Dialogue Systems.</w:t>
          </w:r>
          <w:bookmarkEnd w:id="139"/>
          <w:r>
            <w:t xml:space="preserve"> </w:t>
          </w:r>
          <w:r w:rsidRPr="00132468">
            <w:rPr>
              <w:i/>
            </w:rPr>
            <w:t>Proceedings of the 2021 Conference of the North American Chapter of the Association for Computational Linguistics: Human Language Technologies</w:t>
          </w:r>
          <w:r w:rsidRPr="00132468">
            <w:t>, 1549–1558. https://doi.org/10.18653/v1/2021.naacl-main.122</w:t>
          </w:r>
        </w:p>
        <w:p w14:paraId="56DC59CE" w14:textId="77777777" w:rsidR="00132468" w:rsidRDefault="00132468" w:rsidP="00132468">
          <w:pPr>
            <w:pStyle w:val="CitaviBibliographyEntry"/>
          </w:pPr>
          <w:bookmarkStart w:id="140" w:name="_CTVL001733e9035436e496db6203d4b88b0a7ce"/>
          <w:r>
            <w:t>Harris, Z. S. (1954). Distributional Structure.</w:t>
          </w:r>
          <w:bookmarkEnd w:id="140"/>
          <w:r>
            <w:t xml:space="preserve"> </w:t>
          </w:r>
          <w:r w:rsidRPr="00132468">
            <w:rPr>
              <w:i/>
            </w:rPr>
            <w:t>WORD</w:t>
          </w:r>
          <w:r w:rsidRPr="00132468">
            <w:t xml:space="preserve">, </w:t>
          </w:r>
          <w:r w:rsidRPr="00132468">
            <w:rPr>
              <w:i/>
            </w:rPr>
            <w:t>10</w:t>
          </w:r>
          <w:r w:rsidRPr="00132468">
            <w:t>(2-3), 146–162. https://doi.org/10.1080/00437956.1954.11659520</w:t>
          </w:r>
        </w:p>
        <w:p w14:paraId="6594A56F" w14:textId="77777777" w:rsidR="00132468" w:rsidRDefault="00132468" w:rsidP="00132468">
          <w:pPr>
            <w:pStyle w:val="CitaviBibliographyEntry"/>
          </w:pPr>
          <w:bookmarkStart w:id="141" w:name="_CTVL0016f8ab193dadd400a999f152234d4ee3f"/>
          <w:r>
            <w:t>Hochreiter, S., &amp; Schmidhuber, J. (1997). Long short-term memory.</w:t>
          </w:r>
          <w:bookmarkEnd w:id="141"/>
          <w:r>
            <w:t xml:space="preserve"> </w:t>
          </w:r>
          <w:r w:rsidRPr="00132468">
            <w:rPr>
              <w:i/>
            </w:rPr>
            <w:t>Neural Computation</w:t>
          </w:r>
          <w:r w:rsidRPr="00132468">
            <w:t xml:space="preserve">, </w:t>
          </w:r>
          <w:r w:rsidRPr="00132468">
            <w:rPr>
              <w:i/>
            </w:rPr>
            <w:t>9</w:t>
          </w:r>
          <w:r w:rsidRPr="00132468">
            <w:t>(8), 1735–1780.</w:t>
          </w:r>
        </w:p>
        <w:p w14:paraId="3DAF0BF0" w14:textId="77777777" w:rsidR="00132468" w:rsidRDefault="00132468" w:rsidP="00132468">
          <w:pPr>
            <w:pStyle w:val="CitaviBibliographyEntry"/>
          </w:pPr>
          <w:bookmarkStart w:id="142" w:name="_CTVL0011fbaf3f229d44004bfd02dd833ba3edc"/>
          <w:r>
            <w:t>Howard, J., &amp; Ruder, S. (2018, January 18).</w:t>
          </w:r>
          <w:bookmarkEnd w:id="142"/>
          <w:r>
            <w:t xml:space="preserve"> </w:t>
          </w:r>
          <w:r w:rsidRPr="00132468">
            <w:rPr>
              <w:i/>
            </w:rPr>
            <w:t>Universal Language Model Fine-tuning for Text Classification</w:t>
          </w:r>
          <w:r w:rsidRPr="00132468">
            <w:t xml:space="preserve">. http://arxiv.org/pdf/1801.06146v5 </w:t>
          </w:r>
        </w:p>
        <w:p w14:paraId="0BAD6AFA" w14:textId="77777777" w:rsidR="00132468" w:rsidRDefault="00132468" w:rsidP="00132468">
          <w:pPr>
            <w:pStyle w:val="CitaviBibliographyEntry"/>
          </w:pPr>
          <w:bookmarkStart w:id="143" w:name="_CTVL001027507413e9f4f8a94b14381aff27aae"/>
          <w:r>
            <w:t>Huffman, S. (2019).</w:t>
          </w:r>
          <w:bookmarkEnd w:id="143"/>
          <w:r>
            <w:t xml:space="preserve"> </w:t>
          </w:r>
          <w:r w:rsidRPr="00132468">
            <w:rPr>
              <w:i/>
            </w:rPr>
            <w:t xml:space="preserve">Here’s how the Google Assistant became more helpful in 2018. </w:t>
          </w:r>
          <w:r w:rsidRPr="00132468">
            <w:t>Google. https://www.blog.google/products/assistant/heres-how-google-assistant-became-more-helpful-2018/</w:t>
          </w:r>
        </w:p>
        <w:p w14:paraId="6534B99C" w14:textId="77777777" w:rsidR="00132468" w:rsidRDefault="00132468" w:rsidP="00132468">
          <w:pPr>
            <w:pStyle w:val="CitaviBibliographyEntry"/>
          </w:pPr>
          <w:bookmarkStart w:id="144" w:name="_CTVL001831a7da4b8e249ffb16fa62cb9823860"/>
          <w:r>
            <w:lastRenderedPageBreak/>
            <w:t>IBM Cloud Education. (2020a, August 17).</w:t>
          </w:r>
          <w:bookmarkEnd w:id="144"/>
          <w:r>
            <w:t xml:space="preserve"> </w:t>
          </w:r>
          <w:r w:rsidRPr="00132468">
            <w:rPr>
              <w:i/>
            </w:rPr>
            <w:t>Neural Networks</w:t>
          </w:r>
          <w:r w:rsidRPr="00132468">
            <w:t>. https://www.ibm.com/cloud/learn/neural-networks</w:t>
          </w:r>
        </w:p>
        <w:p w14:paraId="10A7EE3B" w14:textId="77777777" w:rsidR="00132468" w:rsidRDefault="00132468" w:rsidP="00132468">
          <w:pPr>
            <w:pStyle w:val="CitaviBibliographyEntry"/>
          </w:pPr>
          <w:bookmarkStart w:id="145" w:name="_CTVL001c3d04624b6df4b50850771ef5dfc6380"/>
          <w:r>
            <w:t>IBM Cloud Education. (2020b, September 14).</w:t>
          </w:r>
          <w:bookmarkEnd w:id="145"/>
          <w:r>
            <w:t xml:space="preserve"> </w:t>
          </w:r>
          <w:r w:rsidRPr="00132468">
            <w:rPr>
              <w:i/>
            </w:rPr>
            <w:t>Recurrent Neural Networks</w:t>
          </w:r>
          <w:r w:rsidRPr="00132468">
            <w:t>. https://www.ibm.com/cloud/learn/recurrent-neural-networks</w:t>
          </w:r>
        </w:p>
        <w:p w14:paraId="38BB5818" w14:textId="77777777" w:rsidR="00132468" w:rsidRDefault="00132468" w:rsidP="00132468">
          <w:pPr>
            <w:pStyle w:val="CitaviBibliographyEntry"/>
          </w:pPr>
          <w:bookmarkStart w:id="146" w:name="_CTVL0018bdb1a28ed4e4e6791e1bcbab4aebf6f"/>
          <w:r>
            <w:t>Joos, M. (1950). Description of Language Design.</w:t>
          </w:r>
          <w:bookmarkEnd w:id="146"/>
          <w:r>
            <w:t xml:space="preserve"> </w:t>
          </w:r>
          <w:r w:rsidRPr="00132468">
            <w:rPr>
              <w:i/>
            </w:rPr>
            <w:t>The Journal of the Acoustical Society of America</w:t>
          </w:r>
          <w:r w:rsidRPr="00132468">
            <w:t xml:space="preserve">, </w:t>
          </w:r>
          <w:r w:rsidRPr="00132468">
            <w:rPr>
              <w:i/>
            </w:rPr>
            <w:t>22</w:t>
          </w:r>
          <w:r w:rsidRPr="00132468">
            <w:t>(6), 701–707. https://doi.org/10.1121/1.1906674</w:t>
          </w:r>
        </w:p>
        <w:p w14:paraId="0E7188AE" w14:textId="77777777" w:rsidR="00132468" w:rsidRDefault="00132468" w:rsidP="00132468">
          <w:pPr>
            <w:pStyle w:val="CitaviBibliographyEntry"/>
          </w:pPr>
          <w:bookmarkStart w:id="147" w:name="_CTVL001783c4f04883e41eca8eb5bea7a19aef7"/>
          <w:r>
            <w:t>Jurafsky, D., &amp; Martin, J. H. (Eds.). (2021).</w:t>
          </w:r>
          <w:bookmarkEnd w:id="147"/>
          <w:r>
            <w:t xml:space="preserve"> </w:t>
          </w:r>
          <w:r w:rsidRPr="00132468">
            <w:rPr>
              <w:i/>
            </w:rPr>
            <w:t>Speech and Language Processing: 3rd ed. draft</w:t>
          </w:r>
          <w:r w:rsidRPr="00132468">
            <w:t xml:space="preserve">. https://web.stanford.edu/~jurafsky/slp3/ </w:t>
          </w:r>
        </w:p>
        <w:p w14:paraId="29280C85" w14:textId="77777777" w:rsidR="00132468" w:rsidRDefault="00132468" w:rsidP="00132468">
          <w:pPr>
            <w:pStyle w:val="CitaviBibliographyEntry"/>
          </w:pPr>
          <w:bookmarkStart w:id="148" w:name="_CTVL001972d1465e7f04b48916b596724e243b6"/>
          <w:r>
            <w:t>Kinsella, B., &amp; Mutchler, A. (April 2020).</w:t>
          </w:r>
          <w:bookmarkEnd w:id="148"/>
          <w:r>
            <w:t xml:space="preserve"> </w:t>
          </w:r>
          <w:r w:rsidRPr="00132468">
            <w:rPr>
              <w:i/>
            </w:rPr>
            <w:t xml:space="preserve">Smart Speaker Consumer Adoption Report Executive Summary. </w:t>
          </w:r>
          <w:r w:rsidRPr="00132468">
            <w:t xml:space="preserve">Voicebot.ai. </w:t>
          </w:r>
        </w:p>
        <w:p w14:paraId="15B9F929" w14:textId="77777777" w:rsidR="00132468" w:rsidRDefault="00132468" w:rsidP="00132468">
          <w:pPr>
            <w:pStyle w:val="CitaviBibliographyEntry"/>
          </w:pPr>
          <w:bookmarkStart w:id="149" w:name="_CTVL0018acb885677a24c9e8aade94cfcbf073a"/>
          <w:r>
            <w:t>Kobayashi, S. (2018).</w:t>
          </w:r>
          <w:bookmarkEnd w:id="149"/>
          <w:r>
            <w:t xml:space="preserve"> </w:t>
          </w:r>
          <w:r w:rsidRPr="00132468">
            <w:rPr>
              <w:i/>
            </w:rPr>
            <w:t>Homemade BookCorpus</w:t>
          </w:r>
          <w:r w:rsidRPr="00132468">
            <w:t>. https://github.com/BIGBALLON/cifar-10-cnn</w:t>
          </w:r>
        </w:p>
        <w:p w14:paraId="5CFC1FB4" w14:textId="77777777" w:rsidR="00132468" w:rsidRDefault="00132468" w:rsidP="00132468">
          <w:pPr>
            <w:pStyle w:val="CitaviBibliographyEntry"/>
          </w:pPr>
          <w:bookmarkStart w:id="150" w:name="_CTVL00119cfb7d97ab74ad5a23b8588579fd041"/>
          <w:r>
            <w:t>Konle, L., &amp; Jannidis, F. (2020). Domain and Task Adaptive Pretraining for Language Models.</w:t>
          </w:r>
          <w:bookmarkEnd w:id="150"/>
          <w:r>
            <w:t xml:space="preserve"> </w:t>
          </w:r>
          <w:r w:rsidRPr="00132468">
            <w:rPr>
              <w:i/>
            </w:rPr>
            <w:t>CHR 2020: Workshop on Computational Humanities Research</w:t>
          </w:r>
          <w:r w:rsidRPr="00132468">
            <w:t>.</w:t>
          </w:r>
        </w:p>
        <w:p w14:paraId="45C556C1" w14:textId="77777777" w:rsidR="00132468" w:rsidRDefault="00132468" w:rsidP="00132468">
          <w:pPr>
            <w:pStyle w:val="CitaviBibliographyEntry"/>
          </w:pPr>
          <w:bookmarkStart w:id="151" w:name="_CTVL001d594f6bfec30476c8018d4c26808ed7f"/>
          <w:r>
            <w:t>Lample, G., &amp; Conneau, A. (2019, January 22).</w:t>
          </w:r>
          <w:bookmarkEnd w:id="151"/>
          <w:r>
            <w:t xml:space="preserve"> </w:t>
          </w:r>
          <w:r w:rsidRPr="00132468">
            <w:rPr>
              <w:i/>
            </w:rPr>
            <w:t>Cross-lingual Language Model Pretraining</w:t>
          </w:r>
          <w:r w:rsidRPr="00132468">
            <w:t xml:space="preserve">. http://arxiv.org/pdf/1901.07291v1 </w:t>
          </w:r>
        </w:p>
        <w:p w14:paraId="5BBEB5BA" w14:textId="77777777" w:rsidR="00132468" w:rsidRDefault="00132468" w:rsidP="00132468">
          <w:pPr>
            <w:pStyle w:val="CitaviBibliographyEntry"/>
          </w:pPr>
          <w:bookmarkStart w:id="152" w:name="_CTVL001007ab4a81f4046eea9747c7d3addc427"/>
          <w:r>
            <w:t>Lee, J., Yoon, W., Kim, S., Kim, D., Kim, S., So, C. H., &amp; Kang, J. (2020). Biobert: A pre-trained biomedical language representation model for biomedical text mining.</w:t>
          </w:r>
          <w:bookmarkEnd w:id="152"/>
          <w:r>
            <w:t xml:space="preserve"> </w:t>
          </w:r>
          <w:r w:rsidRPr="00132468">
            <w:rPr>
              <w:i/>
            </w:rPr>
            <w:t>Bioinformatics (Oxford, England)</w:t>
          </w:r>
          <w:r w:rsidRPr="00132468">
            <w:t xml:space="preserve">, </w:t>
          </w:r>
          <w:r w:rsidRPr="00132468">
            <w:rPr>
              <w:i/>
            </w:rPr>
            <w:t>36</w:t>
          </w:r>
          <w:r w:rsidRPr="00132468">
            <w:t>(4), 1234–1240. https://doi.org/10.1093/bioinformatics/btz682</w:t>
          </w:r>
        </w:p>
        <w:p w14:paraId="19AC6102" w14:textId="77777777" w:rsidR="00132468" w:rsidRDefault="00132468" w:rsidP="00132468">
          <w:pPr>
            <w:pStyle w:val="CitaviBibliographyEntry"/>
          </w:pPr>
          <w:bookmarkStart w:id="153" w:name="_CTVL00116f3387922b6407ea581b413f13c29c3"/>
          <w:r>
            <w:t>Lee, J., Kim, J., &amp; Kang, P. (2021, July 22).</w:t>
          </w:r>
          <w:bookmarkEnd w:id="153"/>
          <w:r>
            <w:t xml:space="preserve"> </w:t>
          </w:r>
          <w:r w:rsidRPr="00132468">
            <w:rPr>
              <w:i/>
            </w:rPr>
            <w:t>Back-Translated Task Adaptive Pretraining: Improving Accuracy and Robustness on Text Classification</w:t>
          </w:r>
          <w:r w:rsidRPr="00132468">
            <w:t xml:space="preserve">. http://arxiv.org/pdf/2107.10474v1 </w:t>
          </w:r>
        </w:p>
        <w:p w14:paraId="20640947" w14:textId="77777777" w:rsidR="00132468" w:rsidRDefault="00132468" w:rsidP="00132468">
          <w:pPr>
            <w:pStyle w:val="CitaviBibliographyEntry"/>
          </w:pPr>
          <w:bookmarkStart w:id="154" w:name="_CTVL00107aa70ffdaee4fbf8ff96c23926d5252"/>
          <w:r>
            <w:t>Li, J., Chen, X., Hovy, E., &amp; Jurafsky, D. (2016, June). Visualizing and understanding neural models in nlp.</w:t>
          </w:r>
          <w:bookmarkEnd w:id="154"/>
          <w:r>
            <w:t xml:space="preserve"> </w:t>
          </w:r>
          <w:r w:rsidRPr="00132468">
            <w:rPr>
              <w:i/>
            </w:rPr>
            <w:t>Proceedings of the 2016 Conference of the North American Chapter of the Association for Computational Linguistics: Human Language Technologies</w:t>
          </w:r>
          <w:r w:rsidRPr="00132468">
            <w:t>, 681–691. https://doi.org/10.18653/v1/N16-1082</w:t>
          </w:r>
        </w:p>
        <w:p w14:paraId="695D9197" w14:textId="77777777" w:rsidR="00132468" w:rsidRDefault="00132468" w:rsidP="00132468">
          <w:pPr>
            <w:pStyle w:val="CitaviBibliographyEntry"/>
          </w:pPr>
          <w:bookmarkStart w:id="155" w:name="_CTVL001f0bb561c7c4444e19981046d101fcec6"/>
          <w:r>
            <w:t>Lin, Z., Feng, M., Santos, C. N. d., Yu, M., Xiang, B., Zhou, B., &amp; Bengio, Y. (2017, March 9).</w:t>
          </w:r>
          <w:bookmarkEnd w:id="155"/>
          <w:r>
            <w:t xml:space="preserve"> </w:t>
          </w:r>
          <w:r w:rsidRPr="00132468">
            <w:rPr>
              <w:i/>
            </w:rPr>
            <w:t>A Structured Self-attentive Sentence Embedding</w:t>
          </w:r>
          <w:r w:rsidRPr="00132468">
            <w:t xml:space="preserve">. http://arxiv.org/pdf/1703.03130v1 </w:t>
          </w:r>
        </w:p>
        <w:p w14:paraId="1300D7A2" w14:textId="77777777" w:rsidR="00132468" w:rsidRDefault="00132468" w:rsidP="00132468">
          <w:pPr>
            <w:pStyle w:val="CitaviBibliographyEntry"/>
          </w:pPr>
          <w:bookmarkStart w:id="156" w:name="_CTVL0015478cdb7f0994a55b419a5eb0bc11286"/>
          <w:r>
            <w:lastRenderedPageBreak/>
            <w:t>Liu, Y., Ott, M., Goyal, N., Du Jingfei, Joshi, M., Chen, D., Levy, O., Lewis, M., Zettlemoyer, L., &amp; Stoyanov, V. (2019, July 26).</w:t>
          </w:r>
          <w:bookmarkEnd w:id="156"/>
          <w:r>
            <w:t xml:space="preserve"> </w:t>
          </w:r>
          <w:r w:rsidRPr="00132468">
            <w:rPr>
              <w:i/>
            </w:rPr>
            <w:t>RoBERTa: A Robustly Optimized BERT Pretraining Approach</w:t>
          </w:r>
          <w:r w:rsidRPr="00132468">
            <w:t xml:space="preserve">. http://arxiv.org/pdf/1907.11692v1 </w:t>
          </w:r>
        </w:p>
        <w:p w14:paraId="47869CF3" w14:textId="77777777" w:rsidR="00132468" w:rsidRDefault="00132468" w:rsidP="00132468">
          <w:pPr>
            <w:pStyle w:val="CitaviBibliographyEntry"/>
          </w:pPr>
          <w:bookmarkStart w:id="157" w:name="_CTVL0017132bb50ae734284b048f9ef69e2cd6e"/>
          <w:r>
            <w:t>Liu, Z., Lin, W., Shi, Y., &amp; Zhao, J. (2021). A Robustly Optimized BERT Pre-training Approach with Post-training. In S. Li, M. Sun, Y. Liu, H. Wu, L. Kang, W. Che, S. He, &amp; G. Rao (Eds.),</w:t>
          </w:r>
          <w:bookmarkEnd w:id="157"/>
          <w:r>
            <w:t xml:space="preserve"> </w:t>
          </w:r>
          <w:r w:rsidRPr="00132468">
            <w:rPr>
              <w:i/>
            </w:rPr>
            <w:t xml:space="preserve">Lecture Notes in Computer Science. Chinese Computational Linguistics </w:t>
          </w:r>
          <w:r w:rsidRPr="00132468">
            <w:t>(Vol. 12869, pp. 471–484). Springer International Publishing. https://doi.org/10.1007/978-3-030-84186-7_31</w:t>
          </w:r>
        </w:p>
        <w:p w14:paraId="593C8659" w14:textId="77777777" w:rsidR="00132468" w:rsidRDefault="00132468" w:rsidP="00132468">
          <w:pPr>
            <w:pStyle w:val="CitaviBibliographyEntry"/>
          </w:pPr>
          <w:bookmarkStart w:id="158" w:name="_CTVL00113d786617c9e4fbca767ab10ecd67202"/>
          <w:r>
            <w:t>Luong, M.-T., Pham, H., &amp; Manning, C. D. (2015, August 17).</w:t>
          </w:r>
          <w:bookmarkEnd w:id="158"/>
          <w:r>
            <w:t xml:space="preserve"> </w:t>
          </w:r>
          <w:r w:rsidRPr="00132468">
            <w:rPr>
              <w:i/>
            </w:rPr>
            <w:t>Effective Approaches to Attention-based Neural Machine Translation</w:t>
          </w:r>
          <w:r w:rsidRPr="00132468">
            <w:t xml:space="preserve">. http://arxiv.org/pdf/1508.04025v5 </w:t>
          </w:r>
        </w:p>
        <w:p w14:paraId="54D5374F" w14:textId="77777777" w:rsidR="00132468" w:rsidRDefault="00132468" w:rsidP="00132468">
          <w:pPr>
            <w:pStyle w:val="CitaviBibliographyEntry"/>
          </w:pPr>
          <w:bookmarkStart w:id="159" w:name="_CTVL0011b309cced82e4be6a3fa2be7179ed931"/>
          <w:r>
            <w:t>Marin, J., Biswas, A., Ofli, F., Hynes, N., Salvador, A., Aytar, Y., Weber, I., &amp; Torralba, A. (2019). Recipe1m+: A Dataset for Learning Cross-Modal Embeddings for Cooking Recipes and Food Images.</w:t>
          </w:r>
          <w:bookmarkEnd w:id="159"/>
          <w:r>
            <w:t xml:space="preserve"> </w:t>
          </w:r>
          <w:r w:rsidRPr="00132468">
            <w:rPr>
              <w:i/>
            </w:rPr>
            <w:t>IEEE Transactions on Pattern Analysis and Machine Intelligence</w:t>
          </w:r>
          <w:r w:rsidRPr="00132468">
            <w:t xml:space="preserve">, </w:t>
          </w:r>
          <w:r w:rsidRPr="00132468">
            <w:rPr>
              <w:i/>
            </w:rPr>
            <w:t>43</w:t>
          </w:r>
          <w:r w:rsidRPr="00132468">
            <w:t>(1), 187–203. https://doi.org/10.1109/TPAMI.2019.2927476</w:t>
          </w:r>
        </w:p>
        <w:p w14:paraId="338F480D" w14:textId="77777777" w:rsidR="00132468" w:rsidRDefault="00132468" w:rsidP="00132468">
          <w:pPr>
            <w:pStyle w:val="CitaviBibliographyEntry"/>
          </w:pPr>
          <w:bookmarkStart w:id="160" w:name="_CTVL001c640e8334a2347328101480c61221f09"/>
          <w:r>
            <w:t>Martin, L., Muller, B., Suárez, P. J. O., Dupont, Y., Romary, L., La Clergerie, É. V. d., Seddah, D., &amp; Sagot, B. (2020). CamemBERT: a Tasty French Language Model, 7203–7219. https://doi.org/10.18653/v1/2020.acl-main.645</w:t>
          </w:r>
        </w:p>
        <w:p w14:paraId="5CD74480" w14:textId="77777777" w:rsidR="00132468" w:rsidRDefault="00132468" w:rsidP="00132468">
          <w:pPr>
            <w:pStyle w:val="CitaviBibliographyEntry"/>
          </w:pPr>
          <w:bookmarkStart w:id="161" w:name="_CTVL00116b52752066a41a08a910244ef5be6d6"/>
          <w:bookmarkEnd w:id="160"/>
          <w:r>
            <w:t>McCormick, C. (2020, March 10).</w:t>
          </w:r>
          <w:bookmarkEnd w:id="161"/>
          <w:r>
            <w:t xml:space="preserve"> </w:t>
          </w:r>
          <w:r w:rsidRPr="00132468">
            <w:rPr>
              <w:i/>
            </w:rPr>
            <w:t>Question Answering with a Fine-Tuned BERT</w:t>
          </w:r>
          <w:r w:rsidRPr="00132468">
            <w:t>. https://mccormickml.com/2020/03/10/question-answering-with-a-fine-tuned-BERT/</w:t>
          </w:r>
        </w:p>
        <w:p w14:paraId="5DC7527E" w14:textId="77777777" w:rsidR="00132468" w:rsidRDefault="00132468" w:rsidP="00132468">
          <w:pPr>
            <w:pStyle w:val="CitaviBibliographyEntry"/>
          </w:pPr>
          <w:bookmarkStart w:id="162" w:name="_CTVL00142ce2f6e57b44203a4ab18737e6d1ff6"/>
          <w:r>
            <w:t>McTear, M. (2020). Conversational AI: Dialogue Systems, Conversational Agents, and Chatbots.</w:t>
          </w:r>
          <w:bookmarkEnd w:id="162"/>
          <w:r>
            <w:t xml:space="preserve"> </w:t>
          </w:r>
          <w:r w:rsidRPr="00132468">
            <w:rPr>
              <w:i/>
            </w:rPr>
            <w:t>Synthesis Lectures on Human Language Technologies</w:t>
          </w:r>
          <w:r w:rsidRPr="00132468">
            <w:t xml:space="preserve">, </w:t>
          </w:r>
          <w:r w:rsidRPr="00132468">
            <w:rPr>
              <w:i/>
            </w:rPr>
            <w:t>13</w:t>
          </w:r>
          <w:r w:rsidRPr="00132468">
            <w:t>(3), 1–251. https://doi.org/10.2200/S01060ED1V01Y202010HLT048</w:t>
          </w:r>
        </w:p>
        <w:p w14:paraId="419272B4" w14:textId="77777777" w:rsidR="00132468" w:rsidRDefault="00132468" w:rsidP="00132468">
          <w:pPr>
            <w:pStyle w:val="CitaviBibliographyEntry"/>
          </w:pPr>
          <w:bookmarkStart w:id="163" w:name="_CTVL001db22ca9f6a91419c85974c1e3905290c"/>
          <w:r>
            <w:t>Merity, S., Xiong, C., Bradbury, J., &amp; Socher, R. (2016, September 26).</w:t>
          </w:r>
          <w:bookmarkEnd w:id="163"/>
          <w:r>
            <w:t xml:space="preserve"> </w:t>
          </w:r>
          <w:r w:rsidRPr="00132468">
            <w:rPr>
              <w:i/>
            </w:rPr>
            <w:t>Pointer Sentinel Mixture Models</w:t>
          </w:r>
          <w:r w:rsidRPr="00132468">
            <w:t xml:space="preserve">. http://arxiv.org/pdf/1609.07843v1 </w:t>
          </w:r>
        </w:p>
        <w:p w14:paraId="2631B39E" w14:textId="77777777" w:rsidR="00132468" w:rsidRDefault="00132468" w:rsidP="00132468">
          <w:pPr>
            <w:pStyle w:val="CitaviBibliographyEntry"/>
          </w:pPr>
          <w:bookmarkStart w:id="164" w:name="_CTVL001d2b8d663a33d41be8054fa67be122288"/>
          <w:r>
            <w:t>Mikolov, T., Chen, K., Corrado, G., &amp; Dean, J. (2013, January 16).</w:t>
          </w:r>
          <w:bookmarkEnd w:id="164"/>
          <w:r>
            <w:t xml:space="preserve"> </w:t>
          </w:r>
          <w:r w:rsidRPr="00132468">
            <w:rPr>
              <w:i/>
            </w:rPr>
            <w:t>Efficient Estimation of Word Representations in Vector Space</w:t>
          </w:r>
          <w:r w:rsidRPr="00132468">
            <w:t xml:space="preserve">. http://arxiv.org/pdf/1301.3781v3 </w:t>
          </w:r>
        </w:p>
        <w:p w14:paraId="3E93CFF6" w14:textId="77777777" w:rsidR="00132468" w:rsidRDefault="00132468" w:rsidP="00132468">
          <w:pPr>
            <w:pStyle w:val="CitaviBibliographyEntry"/>
          </w:pPr>
          <w:bookmarkStart w:id="165" w:name="_CTVL0018f198b8bcd714c4b9bf84e74ea78bf05"/>
          <w:r>
            <w:t>Mikolov, T., Sutskever, I., Chen, K., Corrado, G. S., &amp; Dean, J. (2013). Distributed representations of words and phrases and their compositionality.</w:t>
          </w:r>
          <w:bookmarkEnd w:id="165"/>
          <w:r>
            <w:t xml:space="preserve"> </w:t>
          </w:r>
          <w:r w:rsidRPr="00132468">
            <w:rPr>
              <w:i/>
            </w:rPr>
            <w:t>Advances in Neural Information Processing Systems</w:t>
          </w:r>
          <w:r w:rsidRPr="00132468">
            <w:t xml:space="preserve">, </w:t>
          </w:r>
          <w:r w:rsidRPr="00132468">
            <w:rPr>
              <w:i/>
            </w:rPr>
            <w:t>26</w:t>
          </w:r>
          <w:r w:rsidRPr="00132468">
            <w:t>.</w:t>
          </w:r>
        </w:p>
        <w:p w14:paraId="146768BB" w14:textId="77777777" w:rsidR="00132468" w:rsidRDefault="00132468" w:rsidP="00132468">
          <w:pPr>
            <w:pStyle w:val="CitaviBibliographyEntry"/>
          </w:pPr>
          <w:bookmarkStart w:id="166" w:name="_CTVL001a5cf749ca5dd4514878303808e4713da"/>
          <w:r>
            <w:t>Nallapati, R., Xiang, B., &amp; Zhou, B. (2016). Sequence-to-sequence rnns for text summarization.</w:t>
          </w:r>
        </w:p>
        <w:p w14:paraId="21F1CF52" w14:textId="77777777" w:rsidR="00132468" w:rsidRDefault="00132468" w:rsidP="00132468">
          <w:pPr>
            <w:pStyle w:val="CitaviBibliographyEntry"/>
          </w:pPr>
          <w:bookmarkStart w:id="167" w:name="_CTVL001f9dde694b67141c48b1846218693253b"/>
          <w:bookmarkEnd w:id="166"/>
          <w:r>
            <w:lastRenderedPageBreak/>
            <w:t>Ni, L., Lu, C., Liu, N., &amp; Liu, J. (2017). MANDY: Towards a Smart Primary Care Chatbot Application. In J. Chen, T. Theeramunkong, T. Supnithi, &amp; X. Tang (Eds.),</w:t>
          </w:r>
          <w:bookmarkEnd w:id="167"/>
          <w:r>
            <w:t xml:space="preserve"> </w:t>
          </w:r>
          <w:r w:rsidRPr="00132468">
            <w:rPr>
              <w:i/>
            </w:rPr>
            <w:t xml:space="preserve">Communications in Computer and Information Science. Knowledge and Systems Sciences </w:t>
          </w:r>
          <w:r w:rsidRPr="00132468">
            <w:t>(Vol. 780, pp. 38–52). Springer Singapore. https://doi.org/10.1007/978-981-10-6989-5_4</w:t>
          </w:r>
        </w:p>
        <w:p w14:paraId="3359DFC9" w14:textId="77777777" w:rsidR="00132468" w:rsidRDefault="00132468" w:rsidP="00132468">
          <w:pPr>
            <w:pStyle w:val="CitaviBibliographyEntry"/>
          </w:pPr>
          <w:bookmarkStart w:id="168" w:name="_CTVL001917ba81731b54dc590a312f66b30f355"/>
          <w:r>
            <w:t>Nimavat, K., &amp; Champaneria, T. (2017). Chatbots: An overview types, architecture, tools and future possibilities.</w:t>
          </w:r>
          <w:bookmarkEnd w:id="168"/>
          <w:r>
            <w:t xml:space="preserve"> </w:t>
          </w:r>
          <w:r w:rsidRPr="00132468">
            <w:rPr>
              <w:i/>
            </w:rPr>
            <w:t>Int. J. Sci. Res. Dev</w:t>
          </w:r>
          <w:r w:rsidRPr="00132468">
            <w:t xml:space="preserve">, </w:t>
          </w:r>
          <w:r w:rsidRPr="00132468">
            <w:rPr>
              <w:i/>
            </w:rPr>
            <w:t>5</w:t>
          </w:r>
          <w:r w:rsidRPr="00132468">
            <w:t>(7), 1019–1024.</w:t>
          </w:r>
        </w:p>
        <w:p w14:paraId="296B81C2" w14:textId="77777777" w:rsidR="00132468" w:rsidRDefault="00132468" w:rsidP="00132468">
          <w:pPr>
            <w:pStyle w:val="CitaviBibliographyEntry"/>
          </w:pPr>
          <w:bookmarkStart w:id="169" w:name="_CTVL001190aa82fbe8b4aa1924d43017c4cee30"/>
          <w:r>
            <w:t>Oinkina. (2015).</w:t>
          </w:r>
          <w:bookmarkEnd w:id="169"/>
          <w:r>
            <w:t xml:space="preserve"> </w:t>
          </w:r>
          <w:r w:rsidRPr="00132468">
            <w:rPr>
              <w:i/>
            </w:rPr>
            <w:t>Understanding LSTM Networks</w:t>
          </w:r>
          <w:r w:rsidRPr="00132468">
            <w:t>. https://colah.github.io/posts/2015-08-Understanding-LSTMs/</w:t>
          </w:r>
        </w:p>
        <w:p w14:paraId="64BAD009" w14:textId="77777777" w:rsidR="00132468" w:rsidRDefault="00132468" w:rsidP="00132468">
          <w:pPr>
            <w:pStyle w:val="CitaviBibliographyEntry"/>
          </w:pPr>
          <w:bookmarkStart w:id="170" w:name="_CTVL0014e4e937d13fa4fe19b1ed86cfd27f38a"/>
          <w:r>
            <w:t>Pan, S. J., &amp; Yang, Q. (2010). A Survey on Transfer Learning.</w:t>
          </w:r>
          <w:bookmarkEnd w:id="170"/>
          <w:r>
            <w:t xml:space="preserve"> </w:t>
          </w:r>
          <w:r w:rsidRPr="00132468">
            <w:rPr>
              <w:i/>
            </w:rPr>
            <w:t>IEEE Transactions on Knowledge and Data Engineering</w:t>
          </w:r>
          <w:r w:rsidRPr="00132468">
            <w:t xml:space="preserve">, </w:t>
          </w:r>
          <w:r w:rsidRPr="00132468">
            <w:rPr>
              <w:i/>
            </w:rPr>
            <w:t>22</w:t>
          </w:r>
          <w:r w:rsidRPr="00132468">
            <w:t>(10), 1345–1359. https://doi.org/10.1109/TKDE.2009.191</w:t>
          </w:r>
        </w:p>
        <w:p w14:paraId="63240218" w14:textId="77777777" w:rsidR="00132468" w:rsidRDefault="00132468" w:rsidP="00132468">
          <w:pPr>
            <w:pStyle w:val="CitaviBibliographyEntry"/>
          </w:pPr>
          <w:bookmarkStart w:id="171" w:name="_CTVL001f76278c06ff744d8b0bb5c1d15ed7627"/>
          <w:r>
            <w:t>Parikh, A. P., Täckström, O., Das, D., &amp; Uszkoreit, J. (2016, June 6).</w:t>
          </w:r>
          <w:bookmarkEnd w:id="171"/>
          <w:r>
            <w:t xml:space="preserve"> </w:t>
          </w:r>
          <w:r w:rsidRPr="00132468">
            <w:rPr>
              <w:i/>
            </w:rPr>
            <w:t>A Decomposable Attention Model for Natural Language Inference</w:t>
          </w:r>
          <w:r w:rsidRPr="00132468">
            <w:t xml:space="preserve">. http://arxiv.org/pdf/1606.01933v2 </w:t>
          </w:r>
        </w:p>
        <w:p w14:paraId="7DAEB85B" w14:textId="77777777" w:rsidR="00132468" w:rsidRDefault="00132468" w:rsidP="00132468">
          <w:pPr>
            <w:pStyle w:val="CitaviBibliographyEntry"/>
          </w:pPr>
          <w:bookmarkStart w:id="172" w:name="_CTVL001364f13859d324381b5de23812eaa6c08"/>
          <w:r>
            <w:t>Paulus, R., Xiong, C., &amp; Socher, R. (2017, May 11).</w:t>
          </w:r>
          <w:bookmarkEnd w:id="172"/>
          <w:r>
            <w:t xml:space="preserve"> </w:t>
          </w:r>
          <w:r w:rsidRPr="00132468">
            <w:rPr>
              <w:i/>
            </w:rPr>
            <w:t>A Deep Reinforced Model for Abstractive Summarization</w:t>
          </w:r>
          <w:r w:rsidRPr="00132468">
            <w:t xml:space="preserve">. http://arxiv.org/pdf/1705.04304v3 </w:t>
          </w:r>
        </w:p>
        <w:p w14:paraId="1D3BDE4E" w14:textId="77777777" w:rsidR="00132468" w:rsidRDefault="00132468" w:rsidP="00132468">
          <w:pPr>
            <w:pStyle w:val="CitaviBibliographyEntry"/>
          </w:pPr>
          <w:bookmarkStart w:id="173" w:name="_CTVL001da76048b99b84c7d952c44a7c09b2d1d"/>
          <w:r>
            <w:t>Pellegrini, C., Özsoy, E., Wintergerst, M., &amp; Groh, G. (2021, February 11–13). Exploiting Food Embeddings for Ingredient Substitution. In</w:t>
          </w:r>
          <w:bookmarkEnd w:id="173"/>
          <w:r>
            <w:t xml:space="preserve"> </w:t>
          </w:r>
          <w:r w:rsidRPr="00132468">
            <w:rPr>
              <w:i/>
            </w:rPr>
            <w:t xml:space="preserve">Proceedings of the 14th International Joint Conference on Biomedical Engineering Systems and Technologies </w:t>
          </w:r>
          <w:r w:rsidRPr="00132468">
            <w:t>(pp. 67–77). SCITEPRESS - Science and Technology Publications. https://doi.org/10.5220/0010202000670077</w:t>
          </w:r>
        </w:p>
        <w:p w14:paraId="5E9E2F1E" w14:textId="77777777" w:rsidR="00132468" w:rsidRDefault="00132468" w:rsidP="00132468">
          <w:pPr>
            <w:pStyle w:val="CitaviBibliographyEntry"/>
          </w:pPr>
          <w:bookmarkStart w:id="174" w:name="_CTVL001dab7c42edd424bfda1af331d165e506a"/>
          <w:r>
            <w:t>Pennington, J., Socher, R., &amp; Manning, C. (2014, October). Glove: Global Vectors for Word Representation.</w:t>
          </w:r>
          <w:bookmarkEnd w:id="174"/>
          <w:r>
            <w:t xml:space="preserve"> </w:t>
          </w:r>
          <w:r w:rsidRPr="00132468">
            <w:rPr>
              <w:i/>
            </w:rPr>
            <w:t>Proceedings of the 2014 Conference on Empirical Methods in Natural Language Processing (EMNLP)</w:t>
          </w:r>
          <w:r w:rsidRPr="00132468">
            <w:t>, 1532–1543. https://doi.org/10.3115/v1/D14-1162</w:t>
          </w:r>
        </w:p>
        <w:p w14:paraId="68FA576C" w14:textId="77777777" w:rsidR="00132468" w:rsidRDefault="00132468" w:rsidP="00132468">
          <w:pPr>
            <w:pStyle w:val="CitaviBibliographyEntry"/>
          </w:pPr>
          <w:bookmarkStart w:id="175" w:name="_CTVL00115a3805214c34fefbad2976c674b3129"/>
          <w:r>
            <w:t>Peters, M. E., Neumann, M., Iyyer, M., Gardner, M., Clark, C., Lee, K., &amp; Zettlemoyer, L. (2018, February 15).</w:t>
          </w:r>
          <w:bookmarkEnd w:id="175"/>
          <w:r>
            <w:t xml:space="preserve"> </w:t>
          </w:r>
          <w:r w:rsidRPr="00132468">
            <w:rPr>
              <w:i/>
            </w:rPr>
            <w:t>Deep contextualized word representations</w:t>
          </w:r>
          <w:r w:rsidRPr="00132468">
            <w:t xml:space="preserve">. http://arxiv.org/pdf/1802.05365v2 </w:t>
          </w:r>
        </w:p>
        <w:p w14:paraId="6794D003" w14:textId="77777777" w:rsidR="00132468" w:rsidRDefault="00132468" w:rsidP="00132468">
          <w:pPr>
            <w:pStyle w:val="CitaviBibliographyEntry"/>
          </w:pPr>
          <w:bookmarkStart w:id="176" w:name="_CTVL0014e4fd1da2a8441f1bdad70c078f28539"/>
          <w:r>
            <w:t>Popovski, G., Kochev, S., Korousic-Seljak, B., &amp; Eftimov, T. (2019, February). FoodIE: A Rule-based Named-entity Recognition Method for Food Information Extraction.</w:t>
          </w:r>
          <w:bookmarkEnd w:id="176"/>
          <w:r>
            <w:t xml:space="preserve"> </w:t>
          </w:r>
          <w:r w:rsidRPr="00132468">
            <w:rPr>
              <w:i/>
            </w:rPr>
            <w:t>ICPRAM</w:t>
          </w:r>
          <w:r w:rsidRPr="00132468">
            <w:t>, 915–922.</w:t>
          </w:r>
        </w:p>
        <w:p w14:paraId="5E29BE27" w14:textId="77777777" w:rsidR="00132468" w:rsidRDefault="00132468" w:rsidP="00132468">
          <w:pPr>
            <w:pStyle w:val="CitaviBibliographyEntry"/>
          </w:pPr>
          <w:bookmarkStart w:id="177" w:name="_CTVL0019304e7cae7ea4b6ba87edd0b4688d96c"/>
          <w:r>
            <w:lastRenderedPageBreak/>
            <w:t>Popovski, G., Koroušić Seljak, B., &amp; Eftimov, T. (2019).</w:t>
          </w:r>
          <w:bookmarkEnd w:id="177"/>
          <w:r>
            <w:t xml:space="preserve"> </w:t>
          </w:r>
          <w:r w:rsidRPr="00132468">
            <w:rPr>
              <w:i/>
            </w:rPr>
            <w:t xml:space="preserve">Foodontomap: Linking Food Concepts across different Food Ontologies. </w:t>
          </w:r>
          <w:r w:rsidRPr="00132468">
            <w:t>https://doi.org/10.5281/zenodo.2635437</w:t>
          </w:r>
        </w:p>
        <w:p w14:paraId="15230F28" w14:textId="77777777" w:rsidR="00132468" w:rsidRDefault="00132468" w:rsidP="00132468">
          <w:pPr>
            <w:pStyle w:val="CitaviBibliographyEntry"/>
          </w:pPr>
          <w:bookmarkStart w:id="178" w:name="_CTVL001c3b08f78b1d840c5af00799e9c590744"/>
          <w:r>
            <w:t>Popovski, G., Seljak, B. K., &amp; Eftimov, T. (2019). Foodbase corpus: A new resource of annotated food entities.</w:t>
          </w:r>
          <w:bookmarkEnd w:id="178"/>
          <w:r>
            <w:t xml:space="preserve"> </w:t>
          </w:r>
          <w:r w:rsidRPr="00132468">
            <w:rPr>
              <w:i/>
            </w:rPr>
            <w:t>Database : The Journal of Biological Databases and Curation</w:t>
          </w:r>
          <w:r w:rsidRPr="00132468">
            <w:t xml:space="preserve">, </w:t>
          </w:r>
          <w:r w:rsidRPr="00132468">
            <w:rPr>
              <w:i/>
            </w:rPr>
            <w:t xml:space="preserve">2019. </w:t>
          </w:r>
          <w:r w:rsidRPr="00132468">
            <w:t>https://doi.org/10.1093/database/baz121</w:t>
          </w:r>
        </w:p>
        <w:p w14:paraId="0421F3F1" w14:textId="77777777" w:rsidR="00132468" w:rsidRDefault="00132468" w:rsidP="00132468">
          <w:pPr>
            <w:pStyle w:val="CitaviBibliographyEntry"/>
            <w:rPr>
              <w:i/>
            </w:rPr>
          </w:pPr>
          <w:bookmarkStart w:id="179" w:name="_CTVL0013543b2e93f584b60adb79ea2a407fd1c"/>
          <w:r>
            <w:t>Radford, A., Narasimhan, K., Salimans, T., &amp; Sutskever, I. (2018).</w:t>
          </w:r>
          <w:bookmarkEnd w:id="179"/>
          <w:r>
            <w:t xml:space="preserve"> </w:t>
          </w:r>
          <w:r w:rsidRPr="00132468">
            <w:rPr>
              <w:i/>
            </w:rPr>
            <w:t xml:space="preserve">Improving language understanding by generative pre-training. </w:t>
          </w:r>
        </w:p>
        <w:p w14:paraId="1F0A9D81" w14:textId="77777777" w:rsidR="00132468" w:rsidRDefault="00132468" w:rsidP="00132468">
          <w:pPr>
            <w:pStyle w:val="CitaviBibliographyEntry"/>
          </w:pPr>
          <w:bookmarkStart w:id="180" w:name="_CTVL001725cd293d31645dcb00173463032f221"/>
          <w:r>
            <w:t>Radford, A., Wu, J., Child, R., Luan, D., Amodei, D., &amp; Sutskever, I. (2019). Language models are unsupervised multitask learners.</w:t>
          </w:r>
          <w:bookmarkEnd w:id="180"/>
          <w:r>
            <w:t xml:space="preserve"> </w:t>
          </w:r>
          <w:r w:rsidRPr="00132468">
            <w:rPr>
              <w:i/>
            </w:rPr>
            <w:t>OpenAI Blog</w:t>
          </w:r>
          <w:r w:rsidRPr="00132468">
            <w:t>(1(8)), 9.</w:t>
          </w:r>
        </w:p>
        <w:p w14:paraId="21E24B83" w14:textId="77777777" w:rsidR="00132468" w:rsidRDefault="00132468" w:rsidP="00132468">
          <w:pPr>
            <w:pStyle w:val="CitaviBibliographyEntry"/>
          </w:pPr>
          <w:bookmarkStart w:id="181" w:name="_CTVL00121eb4d376cb94afb8e63b347fa6d17e5"/>
          <w:r>
            <w:t>Ramshaw, L. A., &amp; Marcus, M. P. (1999). Text chunking using transformation-based learning.</w:t>
          </w:r>
          <w:bookmarkEnd w:id="181"/>
          <w:r>
            <w:t xml:space="preserve"> </w:t>
          </w:r>
          <w:r w:rsidRPr="00132468">
            <w:rPr>
              <w:i/>
            </w:rPr>
            <w:t>Natural Language Processing Using Very Large Corpora</w:t>
          </w:r>
          <w:r w:rsidRPr="00132468">
            <w:t>, 157–176.</w:t>
          </w:r>
        </w:p>
        <w:p w14:paraId="055E2D4C" w14:textId="77777777" w:rsidR="00132468" w:rsidRDefault="00132468" w:rsidP="00132468">
          <w:pPr>
            <w:pStyle w:val="CitaviBibliographyEntry"/>
          </w:pPr>
          <w:bookmarkStart w:id="182" w:name="_CTVL001c04049df21344209bb2a437599944ced"/>
          <w:r>
            <w:t>Rietzler, A., Stabinger, S., Opitz, P., &amp; Engl, S. (2019, August 30).</w:t>
          </w:r>
          <w:bookmarkEnd w:id="182"/>
          <w:r>
            <w:t xml:space="preserve"> </w:t>
          </w:r>
          <w:r w:rsidRPr="00132468">
            <w:rPr>
              <w:i/>
            </w:rPr>
            <w:t>Adapt or Get Left Behind: Domain Adaptation through BERT Language Model Finetuning for Aspect-Target Sentiment Classification</w:t>
          </w:r>
          <w:r w:rsidRPr="00132468">
            <w:t xml:space="preserve">. http://arxiv.org/pdf/1908.11860v2 </w:t>
          </w:r>
        </w:p>
        <w:p w14:paraId="21E24477" w14:textId="77777777" w:rsidR="00132468" w:rsidRDefault="00132468" w:rsidP="00132468">
          <w:pPr>
            <w:pStyle w:val="CitaviBibliographyEntry"/>
          </w:pPr>
          <w:bookmarkStart w:id="183" w:name="_CTVL00103def230e3764392b34dfbd7f18ff651"/>
          <w:r>
            <w:t>Roffo, G. (2017, June 1).</w:t>
          </w:r>
          <w:bookmarkEnd w:id="183"/>
          <w:r>
            <w:t xml:space="preserve"> </w:t>
          </w:r>
          <w:r w:rsidRPr="00132468">
            <w:rPr>
              <w:i/>
            </w:rPr>
            <w:t>Ranking to Learn and Learning to Rank: On the Role of Ranking in Pattern Recognition Applications</w:t>
          </w:r>
          <w:r w:rsidRPr="00132468">
            <w:t xml:space="preserve">. http://arxiv.org/pdf/1706.05933v1 </w:t>
          </w:r>
        </w:p>
        <w:p w14:paraId="077338E7" w14:textId="77777777" w:rsidR="00132468" w:rsidRDefault="00132468" w:rsidP="00132468">
          <w:pPr>
            <w:pStyle w:val="CitaviBibliographyEntry"/>
          </w:pPr>
          <w:bookmarkStart w:id="184" w:name="_CTVL0012935636ecfbe4322ad28b7215a789678"/>
          <w:r>
            <w:t>Ruder, S. (2019).</w:t>
          </w:r>
          <w:bookmarkEnd w:id="184"/>
          <w:r>
            <w:t xml:space="preserve"> </w:t>
          </w:r>
          <w:r w:rsidRPr="00132468">
            <w:rPr>
              <w:i/>
            </w:rPr>
            <w:t>Neural transfer learning for natural language processing</w:t>
          </w:r>
          <w:r w:rsidRPr="00132468">
            <w:t xml:space="preserve"> [Doctoral dissertation]. NUI Galway. </w:t>
          </w:r>
        </w:p>
        <w:p w14:paraId="03C89EDF" w14:textId="77777777" w:rsidR="00132468" w:rsidRDefault="00132468" w:rsidP="00132468">
          <w:pPr>
            <w:pStyle w:val="CitaviBibliographyEntry"/>
          </w:pPr>
          <w:bookmarkStart w:id="185" w:name="_CTVL001d7728424c20e4078a9c90aa9d0aeb019"/>
          <w:r>
            <w:t>Rumelhart, D. E., Hinton, G. E., &amp; Williams, R. J. (1985).</w:t>
          </w:r>
          <w:bookmarkEnd w:id="185"/>
          <w:r>
            <w:t xml:space="preserve"> </w:t>
          </w:r>
          <w:r w:rsidRPr="00132468">
            <w:rPr>
              <w:i/>
            </w:rPr>
            <w:t xml:space="preserve">Learning internal representations by error propagation. </w:t>
          </w:r>
          <w:r w:rsidRPr="00132468">
            <w:t xml:space="preserve">California Univ San Diego La Jolla Inst for Cognitive Science. </w:t>
          </w:r>
        </w:p>
        <w:p w14:paraId="7A4459CF" w14:textId="77777777" w:rsidR="00132468" w:rsidRDefault="00132468" w:rsidP="00132468">
          <w:pPr>
            <w:pStyle w:val="CitaviBibliographyEntry"/>
          </w:pPr>
          <w:bookmarkStart w:id="186" w:name="_CTVL0014a39f66b793a4bbaa4d39c041e64b885"/>
          <w:r>
            <w:t>Rush, A. M. (2018, July). The Annotated Transformer.</w:t>
          </w:r>
          <w:bookmarkEnd w:id="186"/>
          <w:r>
            <w:t xml:space="preserve"> </w:t>
          </w:r>
          <w:r w:rsidRPr="00132468">
            <w:rPr>
              <w:i/>
            </w:rPr>
            <w:t>Proceedings of Workshop for NLP Open Source Software (NLP-OSS)</w:t>
          </w:r>
          <w:r w:rsidRPr="00132468">
            <w:t>, 52–60. https://doi.org/10.18653/v1/W18-2509</w:t>
          </w:r>
        </w:p>
        <w:p w14:paraId="45F85E8B" w14:textId="77777777" w:rsidR="00132468" w:rsidRDefault="00132468" w:rsidP="00132468">
          <w:pPr>
            <w:pStyle w:val="CitaviBibliographyEntry"/>
          </w:pPr>
          <w:bookmarkStart w:id="187" w:name="_CTVL001a405b74e02b7450fb02c7c5d532f091c"/>
          <w:r>
            <w:t>Schwabl, P. (2021).</w:t>
          </w:r>
          <w:bookmarkEnd w:id="187"/>
          <w:r>
            <w:t xml:space="preserve"> </w:t>
          </w:r>
          <w:r w:rsidRPr="00132468">
            <w:rPr>
              <w:i/>
            </w:rPr>
            <w:t>Classifying user information needs in cooking dialogues – an empirical performance evaluation of transformer networks</w:t>
          </w:r>
          <w:r w:rsidRPr="00132468">
            <w:t xml:space="preserve"> [, Universität Regensburg]. DataCite.</w:t>
          </w:r>
        </w:p>
        <w:p w14:paraId="4B3243D8" w14:textId="77777777" w:rsidR="00132468" w:rsidRDefault="00132468" w:rsidP="00132468">
          <w:pPr>
            <w:pStyle w:val="CitaviBibliographyEntry"/>
          </w:pPr>
          <w:bookmarkStart w:id="188"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88"/>
          <w:r>
            <w:t xml:space="preserve"> </w:t>
          </w:r>
          <w:r w:rsidRPr="00132468">
            <w:rPr>
              <w:i/>
            </w:rPr>
            <w:t>Journal of Medical Internet Research</w:t>
          </w:r>
          <w:r w:rsidRPr="00132468">
            <w:t xml:space="preserve">, </w:t>
          </w:r>
          <w:r w:rsidRPr="00132468">
            <w:rPr>
              <w:i/>
            </w:rPr>
            <w:t>23</w:t>
          </w:r>
          <w:r w:rsidRPr="00132468">
            <w:t>(8), e28229. https://doi.org/10.2196/28229</w:t>
          </w:r>
        </w:p>
        <w:p w14:paraId="1D222FDF" w14:textId="77777777" w:rsidR="00132468" w:rsidRDefault="00132468" w:rsidP="00132468">
          <w:pPr>
            <w:pStyle w:val="CitaviBibliographyEntry"/>
          </w:pPr>
          <w:bookmarkStart w:id="189" w:name="_CTVL001247e106b96b94c85a749647d09aff386"/>
          <w:r>
            <w:lastRenderedPageBreak/>
            <w:t>Sugiyama, H. (2021). Dialogue breakdown detection using BERT with traditional dialogue features.</w:t>
          </w:r>
          <w:bookmarkEnd w:id="189"/>
          <w:r>
            <w:t xml:space="preserve"> </w:t>
          </w:r>
          <w:r w:rsidRPr="00132468">
            <w:rPr>
              <w:i/>
            </w:rPr>
            <w:t>Increasing Naturalness and Flexibility in Spoken Dialogue Interaction</w:t>
          </w:r>
          <w:r w:rsidRPr="00132468">
            <w:t>, 419–427.</w:t>
          </w:r>
        </w:p>
        <w:p w14:paraId="60E234E8" w14:textId="77777777" w:rsidR="00132468" w:rsidRDefault="00132468" w:rsidP="00132468">
          <w:pPr>
            <w:pStyle w:val="CitaviBibliographyEntry"/>
          </w:pPr>
          <w:bookmarkStart w:id="190" w:name="_CTVL0011244ced316a24a2a8e9d78ca7dc4abc6"/>
          <w:r>
            <w:t>Sun, C., Qiu, X., Xu, Y., &amp; Huang, X. (2019, May 14).</w:t>
          </w:r>
          <w:bookmarkEnd w:id="190"/>
          <w:r>
            <w:t xml:space="preserve"> </w:t>
          </w:r>
          <w:r w:rsidRPr="00132468">
            <w:rPr>
              <w:i/>
            </w:rPr>
            <w:t>How to Fine-Tune BERT for Text Classification?</w:t>
          </w:r>
          <w:r w:rsidRPr="00132468">
            <w:t xml:space="preserve"> http://arxiv.org/pdf/1905.05583v3 </w:t>
          </w:r>
        </w:p>
        <w:p w14:paraId="76673161" w14:textId="77777777" w:rsidR="00132468" w:rsidRDefault="00132468" w:rsidP="00132468">
          <w:pPr>
            <w:pStyle w:val="CitaviBibliographyEntry"/>
          </w:pPr>
          <w:bookmarkStart w:id="191" w:name="_CTVL0016c364b7d416c414d8ba833fe33738a2d"/>
          <w:r>
            <w:t>Sung, C., Dhamecha, T., Saha, S., Ma, T., Reddy, V., &amp; Arora, R. (2019, November). Pre-Training BERT on Domain Resources for Short Answer Grading.</w:t>
          </w:r>
          <w:bookmarkEnd w:id="191"/>
          <w:r>
            <w:t xml:space="preserve"> </w:t>
          </w:r>
          <w:r w:rsidRPr="00132468">
            <w:rPr>
              <w:i/>
            </w:rPr>
            <w:t>Proceedings of the 2019 Conference on Empirical Methods in Natural Language Processing and the 9th International Joint Conference on Natural Language Processing (EMNLP-IJCNLP)</w:t>
          </w:r>
          <w:r w:rsidRPr="00132468">
            <w:t>, 6071–6075. https://doi.org/10.18653/v1/D19-1628</w:t>
          </w:r>
        </w:p>
        <w:p w14:paraId="6F42743C" w14:textId="77777777" w:rsidR="00132468" w:rsidRDefault="00132468" w:rsidP="00132468">
          <w:pPr>
            <w:pStyle w:val="CitaviBibliographyEntry"/>
          </w:pPr>
          <w:bookmarkStart w:id="192" w:name="_CTVL001f94f0f0b6a66426db1dc463d8852a79a"/>
          <w:r>
            <w:t>Sutskever, I., Vinyals, O., &amp; Le, Q. V. (2014). Sequence to sequence learning with neural networks.</w:t>
          </w:r>
          <w:bookmarkEnd w:id="192"/>
          <w:r>
            <w:t xml:space="preserve"> </w:t>
          </w:r>
          <w:r w:rsidRPr="00132468">
            <w:rPr>
              <w:i/>
            </w:rPr>
            <w:t>Dvances in Neural Information Processing Systems</w:t>
          </w:r>
          <w:r w:rsidRPr="00132468">
            <w:t xml:space="preserve">, </w:t>
          </w:r>
          <w:r w:rsidRPr="00132468">
            <w:rPr>
              <w:i/>
            </w:rPr>
            <w:t>27</w:t>
          </w:r>
          <w:r w:rsidRPr="00132468">
            <w:t>.</w:t>
          </w:r>
        </w:p>
        <w:p w14:paraId="6553B8D5" w14:textId="77777777" w:rsidR="00132468" w:rsidRDefault="00132468" w:rsidP="00132468">
          <w:pPr>
            <w:pStyle w:val="CitaviBibliographyEntry"/>
          </w:pPr>
          <w:bookmarkStart w:id="193" w:name="_CTVL001ff5dd916240c4487bd58e7fbe42e292a"/>
          <w:r>
            <w:t>Tai, W., Kung, H. T., Dong, X., Comiter, M., &amp; Kuo, C.-F. (2020, November). exBERT: Extending Pre-trained Models with Domain-specific Vocabulary Under Constrained Training Resources.</w:t>
          </w:r>
          <w:bookmarkEnd w:id="193"/>
          <w:r>
            <w:t xml:space="preserve"> </w:t>
          </w:r>
          <w:r w:rsidRPr="00132468">
            <w:rPr>
              <w:i/>
            </w:rPr>
            <w:t>Findings of the Association for Computational Linguistics: EMNLP 2020</w:t>
          </w:r>
          <w:r w:rsidRPr="00132468">
            <w:t>, 1433–1439. https://doi.org/10.18653/v1/2020.findings-emnlp.129</w:t>
          </w:r>
        </w:p>
        <w:p w14:paraId="045C1A53" w14:textId="77777777" w:rsidR="00132468" w:rsidRDefault="00132468" w:rsidP="00132468">
          <w:pPr>
            <w:pStyle w:val="CitaviBibliographyEntry"/>
          </w:pPr>
          <w:bookmarkStart w:id="194" w:name="_CTVL0017a5287053abb4e75bb8f933601c4f65e"/>
          <w:r>
            <w:t>Taylor, W. L. (1953). “Cloze Procedure”: A New Tool for Measuring Readability.</w:t>
          </w:r>
          <w:bookmarkEnd w:id="194"/>
          <w:r>
            <w:t xml:space="preserve"> </w:t>
          </w:r>
          <w:r w:rsidRPr="00132468">
            <w:rPr>
              <w:i/>
            </w:rPr>
            <w:t>Journalism Quarterly</w:t>
          </w:r>
          <w:r w:rsidRPr="00132468">
            <w:t xml:space="preserve">, </w:t>
          </w:r>
          <w:r w:rsidRPr="00132468">
            <w:rPr>
              <w:i/>
            </w:rPr>
            <w:t>30</w:t>
          </w:r>
          <w:r w:rsidRPr="00132468">
            <w:t>(4), 415–433. https://doi.org/10.1177/107769905303000401</w:t>
          </w:r>
        </w:p>
        <w:p w14:paraId="130DE069" w14:textId="77777777" w:rsidR="00132468" w:rsidRDefault="00132468" w:rsidP="00132468">
          <w:pPr>
            <w:pStyle w:val="CitaviBibliographyEntry"/>
          </w:pPr>
          <w:bookmarkStart w:id="195" w:name="_CTVL001491096681ead41639b2e27420ff4cd9c"/>
          <w:r>
            <w:t>Tim Dettmers. (2018, October 17).</w:t>
          </w:r>
          <w:bookmarkEnd w:id="195"/>
          <w:r>
            <w:t xml:space="preserve"> </w:t>
          </w:r>
          <w:r w:rsidRPr="00132468">
            <w:rPr>
              <w:i/>
            </w:rPr>
            <w:t>TPUs vs GPUs for Transformers (BERT)</w:t>
          </w:r>
          <w:r w:rsidRPr="00132468">
            <w:t>. https://timdettmers.com/2018/10/17/tpus-vs-gpus-for-transformers-bert/#:~:text=Conclusion,11%20days%20using%208%2Dbit.</w:t>
          </w:r>
        </w:p>
        <w:p w14:paraId="1B62B721" w14:textId="77777777" w:rsidR="00132468" w:rsidRDefault="00132468" w:rsidP="00132468">
          <w:pPr>
            <w:pStyle w:val="CitaviBibliographyEntry"/>
          </w:pPr>
          <w:bookmarkStart w:id="196" w:name="_CTVL0015f9adcde855d4571a167a077a90355b2"/>
          <w:r>
            <w:t>Vakulenko, S., Longpre, S., Tu, Z., &amp; Anantha, R. (2021). Question Rewriting for Conversational Question Answering.</w:t>
          </w:r>
          <w:bookmarkEnd w:id="196"/>
          <w:r>
            <w:t xml:space="preserve"> </w:t>
          </w:r>
          <w:r w:rsidRPr="00132468">
            <w:rPr>
              <w:i/>
            </w:rPr>
            <w:t>Proceedings of the 14th ACM International Conference on Web Search and Data Mining</w:t>
          </w:r>
          <w:r w:rsidRPr="00132468">
            <w:t>, 355–363. https://doi.org/10.1145/3437963.3441748</w:t>
          </w:r>
        </w:p>
        <w:p w14:paraId="0A8706A1" w14:textId="77777777" w:rsidR="00132468" w:rsidRDefault="00132468" w:rsidP="00132468">
          <w:pPr>
            <w:pStyle w:val="CitaviBibliographyEntry"/>
          </w:pPr>
          <w:bookmarkStart w:id="197" w:name="_CTVL0013fad084a35cb409abf8ed447d05acebc"/>
          <w:r>
            <w:t>Vaswani, A., Shazeer, N., Parmar, N., Uszkoreit, J., Jones, L., Gomez, A. N., Kaiser, L., &amp; Polosukhin, I. (2017, June 12).</w:t>
          </w:r>
          <w:bookmarkEnd w:id="197"/>
          <w:r>
            <w:t xml:space="preserve"> </w:t>
          </w:r>
          <w:r w:rsidRPr="00132468">
            <w:rPr>
              <w:i/>
            </w:rPr>
            <w:t>Attention Is All You Need</w:t>
          </w:r>
          <w:r w:rsidRPr="00132468">
            <w:t xml:space="preserve">. http://arxiv.org/pdf/1706.03762v5 </w:t>
          </w:r>
        </w:p>
        <w:p w14:paraId="40E83253" w14:textId="77777777" w:rsidR="00132468" w:rsidRDefault="00132468" w:rsidP="00132468">
          <w:pPr>
            <w:pStyle w:val="CitaviBibliographyEntry"/>
          </w:pPr>
          <w:bookmarkStart w:id="198" w:name="_CTVL0010428cd89f2b74039a2239d05074f145a"/>
          <w:r>
            <w:t>Venugopalan, S., Rohrbach, M., Donahue, J., Mooney, R., Darrell, T., &amp; Saenko, K. (2015). Sequence to sequence-video to text.</w:t>
          </w:r>
          <w:bookmarkEnd w:id="198"/>
          <w:r>
            <w:t xml:space="preserve"> </w:t>
          </w:r>
          <w:r w:rsidRPr="00132468">
            <w:rPr>
              <w:i/>
            </w:rPr>
            <w:t>Proceedings of the IEEE International Conference on Computer Vision</w:t>
          </w:r>
          <w:r w:rsidRPr="00132468">
            <w:t>, 4534–4542.</w:t>
          </w:r>
        </w:p>
        <w:p w14:paraId="078ABCEB" w14:textId="77777777" w:rsidR="00132468" w:rsidRDefault="00132468" w:rsidP="00132468">
          <w:pPr>
            <w:pStyle w:val="CitaviBibliographyEntry"/>
          </w:pPr>
          <w:bookmarkStart w:id="199" w:name="_CTVL001385a015d35c1470c961891c0aa94e971"/>
          <w:r>
            <w:lastRenderedPageBreak/>
            <w:t>Voskarides, N., Li, D., Ren, P., Kanoulas, E., &amp; Rijke, M. de (2020). Query Resolution for Conversational Search with Limited Supervision.</w:t>
          </w:r>
          <w:bookmarkEnd w:id="199"/>
          <w:r>
            <w:t xml:space="preserve"> </w:t>
          </w:r>
          <w:r w:rsidRPr="00132468">
            <w:rPr>
              <w:i/>
            </w:rPr>
            <w:t>Proceedings of the 43rd International ACM SIGIR Conference on Research and Development in Information Retrieval</w:t>
          </w:r>
          <w:r w:rsidRPr="00132468">
            <w:t>, 921–930. https://doi.org/10.1145/3397271.3401130</w:t>
          </w:r>
        </w:p>
        <w:p w14:paraId="7F12E007" w14:textId="77777777" w:rsidR="00132468" w:rsidRDefault="00132468" w:rsidP="00132468">
          <w:pPr>
            <w:pStyle w:val="CitaviBibliographyEntry"/>
          </w:pPr>
          <w:bookmarkStart w:id="200" w:name="_CTVL0016cbfbee98f3a41a49edae273026b5772"/>
          <w:r>
            <w:t>Weizenbaum, J. (1966). ELIZA-a computer program for the study of natural language communication between man and machine.</w:t>
          </w:r>
          <w:bookmarkEnd w:id="200"/>
          <w:r>
            <w:t xml:space="preserve"> </w:t>
          </w:r>
          <w:r w:rsidRPr="00132468">
            <w:rPr>
              <w:i/>
            </w:rPr>
            <w:t>Communications of the ACM</w:t>
          </w:r>
          <w:r w:rsidRPr="00132468">
            <w:t xml:space="preserve">, </w:t>
          </w:r>
          <w:r w:rsidRPr="00132468">
            <w:rPr>
              <w:i/>
            </w:rPr>
            <w:t>9</w:t>
          </w:r>
          <w:r w:rsidRPr="00132468">
            <w:t>(1), 36–45.</w:t>
          </w:r>
        </w:p>
        <w:p w14:paraId="494E13C8" w14:textId="77777777" w:rsidR="00132468" w:rsidRDefault="00132468" w:rsidP="00132468">
          <w:pPr>
            <w:pStyle w:val="CitaviBibliographyEntry"/>
          </w:pPr>
          <w:bookmarkStart w:id="201" w:name="_CTVL001080c2bcbdb2345d7b0576fb3d0ad5476"/>
          <w:r>
            <w:t>Whang, T., Lee, D., Lee, C., Yang, K., Oh, D., &amp; Lim, H. (2020, October 25). An Effective Domain Adaptive Post-Training Method for BERT in Response Selection. In</w:t>
          </w:r>
          <w:bookmarkEnd w:id="201"/>
          <w:r>
            <w:t xml:space="preserve"> </w:t>
          </w:r>
          <w:r w:rsidRPr="00132468">
            <w:rPr>
              <w:i/>
            </w:rPr>
            <w:t xml:space="preserve">Interspeech 2020 </w:t>
          </w:r>
          <w:r w:rsidRPr="00132468">
            <w:t>(pp. 1585–1589). ISCA. https://doi.org/10.21437/Interspeech.2020-2153</w:t>
          </w:r>
        </w:p>
        <w:p w14:paraId="421D736C" w14:textId="77777777" w:rsidR="00132468" w:rsidRDefault="00132468" w:rsidP="00132468">
          <w:pPr>
            <w:pStyle w:val="CitaviBibliographyEntry"/>
          </w:pPr>
          <w:bookmarkStart w:id="202" w:name="_CTVL001fc8955a09ca34801943c7159a3acab6b"/>
          <w:r>
            <w:t>Winkler, R., Hobert, S., Salovaara, A., Söllner, M., &amp; Leimeister, J. M. (2020). Sara, the Lecturer: Improving Learning in Online Education with a Scaffolding-Based Conversational Agent.</w:t>
          </w:r>
          <w:bookmarkEnd w:id="202"/>
          <w:r>
            <w:t xml:space="preserve"> </w:t>
          </w:r>
          <w:r w:rsidRPr="00132468">
            <w:rPr>
              <w:i/>
            </w:rPr>
            <w:t>Proceedings of the 2020 CHI Conference on Human Factors in Computing Systems</w:t>
          </w:r>
          <w:r w:rsidRPr="00132468">
            <w:t>, 1–14. https://doi.org/10.1145/3313831.3376781</w:t>
          </w:r>
        </w:p>
        <w:p w14:paraId="73027138" w14:textId="77777777" w:rsidR="00132468" w:rsidRDefault="00132468" w:rsidP="00132468">
          <w:pPr>
            <w:pStyle w:val="CitaviBibliographyEntry"/>
          </w:pPr>
          <w:bookmarkStart w:id="203" w:name="_CTVL00157399dd0e5f2449c8c73c14c7b96308d"/>
          <w:r>
            <w:t>Wolf, T., Debut, L., Sanh, V., Chaumond, J., Delangue, C., Moi, A., Cistac, P., Rault, T., Louf, R., Funtowicz, M., Davison, J., Shleifer, S., Platen, P. v., Ma, C., Jernite, Y., Plu, J., Xu, C., Le Scao, T., Gugger, S., . . . Rush, A. M. (2019, October 9).</w:t>
          </w:r>
          <w:bookmarkEnd w:id="203"/>
          <w:r>
            <w:t xml:space="preserve"> </w:t>
          </w:r>
          <w:r w:rsidRPr="00132468">
            <w:rPr>
              <w:i/>
            </w:rPr>
            <w:t>HuggingFace's Transformers: State-of-the-art Natural Language Processing</w:t>
          </w:r>
          <w:r w:rsidRPr="00132468">
            <w:t xml:space="preserve">. http://arxiv.org/pdf/1910.03771v5 </w:t>
          </w:r>
        </w:p>
        <w:p w14:paraId="4D94EE7E" w14:textId="77777777" w:rsidR="00132468" w:rsidRDefault="00132468" w:rsidP="00132468">
          <w:pPr>
            <w:pStyle w:val="CitaviBibliographyEntry"/>
          </w:pPr>
          <w:bookmarkStart w:id="204" w:name="_CTVL001249d83cab21746f291c8eaf4638037df"/>
          <w:r>
            <w:t>Wu, Y., Schuster, M., Chen, Z., Le V, Q., Norouzi, M., Macherey, W., Krikun, M., Cao, Y., Gao, Q., Macherey, K., Klingner, J., Shah, A., Johnson, M., Liu, X., Kaiser, Ł., Gouws, S., Kato, Y., Kudo, T., Kazawa, H., . . . Dean, J. (2016, September 26).</w:t>
          </w:r>
          <w:bookmarkEnd w:id="204"/>
          <w:r>
            <w:t xml:space="preserve"> </w:t>
          </w:r>
          <w:r w:rsidRPr="00132468">
            <w:rPr>
              <w:i/>
            </w:rPr>
            <w:t>Google's Neural Machine Translation System: Bridging the Gap between Human and Machine Translation</w:t>
          </w:r>
          <w:r w:rsidRPr="00132468">
            <w:t xml:space="preserve">. http://arxiv.org/pdf/1609.08144v2 </w:t>
          </w:r>
        </w:p>
        <w:p w14:paraId="78EE9D35" w14:textId="77777777" w:rsidR="00132468" w:rsidRDefault="00132468" w:rsidP="00132468">
          <w:pPr>
            <w:pStyle w:val="CitaviBibliographyEntry"/>
          </w:pPr>
          <w:bookmarkStart w:id="205" w:name="_CTVL001459c2a94e81b42dd85407af461beb3f7"/>
          <w:r>
            <w:t>Xu, L., Zhou, Q., Gong, K., Liang, X., Tang, J., &amp; Lin, L. (2019). End-to-End Knowledge-Routed Relational Dialogue System for Automatic Diagnosis.</w:t>
          </w:r>
          <w:bookmarkEnd w:id="205"/>
          <w:r>
            <w:t xml:space="preserve"> </w:t>
          </w:r>
          <w:r w:rsidRPr="00132468">
            <w:rPr>
              <w:i/>
            </w:rPr>
            <w:t>Proceedings of the AAAI Conference on Artificial Intelligence</w:t>
          </w:r>
          <w:r w:rsidRPr="00132468">
            <w:t xml:space="preserve">, </w:t>
          </w:r>
          <w:r w:rsidRPr="00132468">
            <w:rPr>
              <w:i/>
            </w:rPr>
            <w:t>33</w:t>
          </w:r>
          <w:r w:rsidRPr="00132468">
            <w:t>, 7346–7353. https://doi.org/10.1609/aaai.v33i01.33017346</w:t>
          </w:r>
        </w:p>
        <w:p w14:paraId="5C652F79" w14:textId="77777777" w:rsidR="00132468" w:rsidRDefault="00132468" w:rsidP="00132468">
          <w:pPr>
            <w:pStyle w:val="CitaviBibliographyEntry"/>
          </w:pPr>
          <w:bookmarkStart w:id="206" w:name="_CTVL00126e471777e124542a9a1705816ba9b60"/>
          <w:r>
            <w:t>Yang, W., Xie, Y., Lin, A., Li, X., Tan, L., Xiong, K., Li, M., &amp; Lin, J. (2019). End-to-End Open-Domain Question Answering with BERTserini, 72–77. https://doi.org/10.18653/v1/N19-4013</w:t>
          </w:r>
        </w:p>
        <w:p w14:paraId="48ED6CC2" w14:textId="77777777" w:rsidR="00132468" w:rsidRDefault="00132468" w:rsidP="00132468">
          <w:pPr>
            <w:pStyle w:val="CitaviBibliographyEntry"/>
          </w:pPr>
          <w:bookmarkStart w:id="207" w:name="_CTVL001380458d315254577aa39c7d02017ffcc"/>
          <w:bookmarkEnd w:id="206"/>
          <w:r>
            <w:lastRenderedPageBreak/>
            <w:t>Yang, Z., Dai, Z., Yang, Y., Carbonell, J., Salakhutdinov, R., &amp; Le V, Q. (2019, June 19).</w:t>
          </w:r>
          <w:bookmarkEnd w:id="207"/>
          <w:r>
            <w:t xml:space="preserve"> </w:t>
          </w:r>
          <w:r w:rsidRPr="00132468">
            <w:rPr>
              <w:i/>
            </w:rPr>
            <w:t>XLNet: Generalized Autoregressive Pretraining for Language Understanding</w:t>
          </w:r>
          <w:r w:rsidRPr="00132468">
            <w:t xml:space="preserve">. http://arxiv.org/pdf/1906.08237v2 </w:t>
          </w:r>
        </w:p>
        <w:p w14:paraId="301E2117" w14:textId="77777777" w:rsidR="00132468" w:rsidRDefault="00132468" w:rsidP="00132468">
          <w:pPr>
            <w:pStyle w:val="CitaviBibliographyEntry"/>
          </w:pPr>
          <w:bookmarkStart w:id="208" w:name="_CTVL0018db5f8188e894904a24895125858af12"/>
          <w:r>
            <w:t>Zhang, A., Lipton, Z. C., Li, M., &amp; Smola, A. J. (2021, June 21).</w:t>
          </w:r>
          <w:bookmarkEnd w:id="208"/>
          <w:r>
            <w:t xml:space="preserve"> </w:t>
          </w:r>
          <w:r w:rsidRPr="00132468">
            <w:rPr>
              <w:i/>
            </w:rPr>
            <w:t>Dive into Deep Learning</w:t>
          </w:r>
          <w:r w:rsidRPr="00132468">
            <w:t xml:space="preserve">. http://arxiv.org/pdf/2106.11342v2 </w:t>
          </w:r>
        </w:p>
        <w:p w14:paraId="62554304" w14:textId="77777777" w:rsidR="00132468" w:rsidRDefault="00132468" w:rsidP="00132468">
          <w:pPr>
            <w:pStyle w:val="CitaviBibliographyEntry"/>
          </w:pPr>
          <w:bookmarkStart w:id="209" w:name="_CTVL001773fc25908564cbc9f7bb718c5ec8355"/>
          <w:r>
            <w:t>Zhou, K., Zhou, Y., Zhao, W. X., Wang, X., &amp; Wen, J.-R. (2020, October 8).</w:t>
          </w:r>
          <w:bookmarkEnd w:id="209"/>
          <w:r>
            <w:t xml:space="preserve"> </w:t>
          </w:r>
          <w:r w:rsidRPr="00132468">
            <w:rPr>
              <w:i/>
            </w:rPr>
            <w:t>Towards Topic-Guided Conversational Recommender System</w:t>
          </w:r>
          <w:r w:rsidRPr="00132468">
            <w:t xml:space="preserve">. http://arxiv.org/pdf/2010.04125v2 </w:t>
          </w:r>
        </w:p>
        <w:p w14:paraId="6C98D883" w14:textId="77777777" w:rsidR="00132468" w:rsidRDefault="00132468" w:rsidP="00132468">
          <w:pPr>
            <w:pStyle w:val="CitaviBibliographyEntry"/>
          </w:pPr>
          <w:bookmarkStart w:id="210" w:name="_CTVL001d4f0a9d515174b6eaf7a2e1bf361ddbc"/>
          <w:r>
            <w:t>Zhu, Q., Gu, Y., Luo, L., Li, B., Li, C., Peng, W., Huang, M., &amp; Zhu, X. (2021). When does Further Pre-training MLM Help? An Empirical Study on Task-Oriented Dialog Pre-training.</w:t>
          </w:r>
          <w:bookmarkEnd w:id="210"/>
          <w:r>
            <w:t xml:space="preserve"> </w:t>
          </w:r>
          <w:r w:rsidRPr="00132468">
            <w:rPr>
              <w:i/>
            </w:rPr>
            <w:t>Proceedings of the Second Workshop on Insights from Negative Results in NLP</w:t>
          </w:r>
          <w:r w:rsidRPr="00132468">
            <w:t>, 54–61. https://aclanthology.org/2021.insights-1.9</w:t>
          </w:r>
        </w:p>
        <w:p w14:paraId="49A4B132" w14:textId="5626F5A4" w:rsidR="00344C79" w:rsidRDefault="00132468" w:rsidP="00132468">
          <w:pPr>
            <w:pStyle w:val="CitaviBibliographyEntry"/>
          </w:pPr>
          <w:bookmarkStart w:id="211" w:name="_CTVL001834e006f9a2d4043a9cff97acc22ce4e"/>
          <w:r>
            <w:t>Zhu, Y., Kiros, R., Zemel, R., Salakhutdinov, R., Urtasun, R., Torralba, A., &amp; Fidler, S. (2015). Aligning books and movies: Towards story-like visual explanations by watching movies and reading books.</w:t>
          </w:r>
          <w:bookmarkEnd w:id="211"/>
          <w:r>
            <w:t xml:space="preserve"> </w:t>
          </w:r>
          <w:r w:rsidRPr="00132468">
            <w:rPr>
              <w:i/>
            </w:rPr>
            <w:t>Proceedings of the IEEE International Conference on Computer Vision</w:t>
          </w:r>
          <w:r w:rsidRPr="00132468">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12" w:name="_Toc452981269"/>
      <w:bookmarkStart w:id="213" w:name="_Toc99022388"/>
      <w:r>
        <w:lastRenderedPageBreak/>
        <w:t xml:space="preserve">Erklärung zur </w:t>
      </w:r>
      <w:r w:rsidR="00760407">
        <w:t>Urheberschaft</w:t>
      </w:r>
      <w:bookmarkEnd w:id="212"/>
      <w:bookmarkEnd w:id="213"/>
    </w:p>
    <w:p w14:paraId="578A95E6" w14:textId="4C657F1F" w:rsidR="00E24ECC" w:rsidRPr="00E24ECC" w:rsidRDefault="00E9080A" w:rsidP="00D70E59">
      <w:r w:rsidRPr="00E9080A">
        <w:rPr>
          <w:rStyle w:val="Hervorhebung"/>
          <w:i w:val="0"/>
        </w:rPr>
        <w:t>Ich habe die Arbeit selbständig verfasst, keine anderen als die angegebenen Quellen und Hilfsmittel benutzt</w:t>
      </w:r>
      <w:r w:rsidR="00D70E59">
        <w:rPr>
          <w:rStyle w:val="Hervorhebung"/>
          <w:i w:val="0"/>
        </w:rPr>
        <w:t xml:space="preserve"> und die Arbeit nicht bereits an einer anderen Hochschule zur Erlangung eines akademischen Grades eingereicht. </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5707FF1D" w14:textId="77777777" w:rsidR="00D718CA" w:rsidRDefault="00D718CA" w:rsidP="00D1185F">
      <w:pPr>
        <w:pStyle w:val="Inhaltsverzeichnisberschrift"/>
        <w:ind w:left="0" w:firstLine="0"/>
      </w:pPr>
    </w:p>
    <w:p w14:paraId="00EC478A" w14:textId="03561C46" w:rsidR="00D718CA" w:rsidRDefault="00D718CA" w:rsidP="00D1185F">
      <w:pPr>
        <w:pStyle w:val="Inhaltsverzeichnisberschrift"/>
        <w:ind w:left="0" w:firstLine="0"/>
      </w:pPr>
      <w:r>
        <w:br w:type="page"/>
      </w:r>
    </w:p>
    <w:p w14:paraId="19874B48" w14:textId="77777777" w:rsidR="00D718CA" w:rsidRDefault="00D718CA" w:rsidP="00D1185F">
      <w:pPr>
        <w:pStyle w:val="Inhaltsverzeichnisberschrift"/>
        <w:ind w:left="0" w:firstLine="0"/>
        <w:sectPr w:rsidR="00D718CA" w:rsidSect="00DA5FBA">
          <w:headerReference w:type="default" r:id="rId34"/>
          <w:footerReference w:type="default" r:id="rId35"/>
          <w:type w:val="continuous"/>
          <w:pgSz w:w="11906" w:h="16838"/>
          <w:pgMar w:top="1418" w:right="1418" w:bottom="1134" w:left="1985" w:header="709" w:footer="709" w:gutter="0"/>
          <w:cols w:space="708"/>
          <w:docGrid w:linePitch="360"/>
        </w:sectPr>
      </w:pPr>
    </w:p>
    <w:p w14:paraId="1283A04F" w14:textId="0381395A" w:rsidR="00F9029C" w:rsidRDefault="00F9029C" w:rsidP="00D1185F">
      <w:pPr>
        <w:pStyle w:val="Inhaltsverzeichnisberschrift"/>
        <w:ind w:left="0" w:firstLine="0"/>
      </w:pPr>
      <w:r>
        <w:lastRenderedPageBreak/>
        <w:t>Erklärung zur Lizenzierung</w:t>
      </w:r>
      <w:r w:rsidR="0015588A">
        <w:t xml:space="preserve"> und Publikation</w:t>
      </w:r>
      <w:r>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716D32"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716D32"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716D32"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716D32"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716D32"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716D32"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716D32"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716D32"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716D32"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716D32"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716D32"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716D32"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716D32"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716D32"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716D32"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214" w:name="_Toc354659196"/>
      <w:bookmarkStart w:id="215" w:name="_Toc354660375"/>
      <w:bookmarkStart w:id="216" w:name="_Toc354660425"/>
      <w:bookmarkStart w:id="217" w:name="_Toc354660486"/>
      <w:bookmarkStart w:id="218" w:name="_Toc361142784"/>
      <w:r>
        <w:br w:type="page"/>
      </w:r>
    </w:p>
    <w:bookmarkEnd w:id="214"/>
    <w:bookmarkEnd w:id="215"/>
    <w:bookmarkEnd w:id="216"/>
    <w:bookmarkEnd w:id="217"/>
    <w:bookmarkEnd w:id="218"/>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718CA">
      <w:footerReference w:type="default" r:id="rId36"/>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3C24AD" w14:textId="77777777" w:rsidR="00716D32" w:rsidRDefault="00716D32" w:rsidP="00793C70">
      <w:pPr>
        <w:spacing w:line="240" w:lineRule="auto"/>
      </w:pPr>
      <w:r>
        <w:separator/>
      </w:r>
    </w:p>
  </w:endnote>
  <w:endnote w:type="continuationSeparator" w:id="0">
    <w:p w14:paraId="2314479F" w14:textId="77777777" w:rsidR="00716D32" w:rsidRDefault="00716D32"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A00002EF" w:usb1="4000004B" w:usb2="00000000" w:usb3="00000000" w:csb0="000000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C483" w14:textId="77777777" w:rsidR="00CF7756" w:rsidRDefault="00CF77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BFB3" w14:textId="06524B52" w:rsidR="00D718CA" w:rsidRDefault="00D718CA">
    <w:pPr>
      <w:pStyle w:val="Fuzeile"/>
      <w:jc w:val="center"/>
    </w:pPr>
  </w:p>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199E" w14:textId="77777777" w:rsidR="00CF7756" w:rsidRDefault="00CF775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848125"/>
      <w:docPartObj>
        <w:docPartGallery w:val="Page Numbers (Bottom of Page)"/>
        <w:docPartUnique/>
      </w:docPartObj>
    </w:sdtPr>
    <w:sdtContent>
      <w:p w14:paraId="78F4402F" w14:textId="77777777" w:rsidR="00D718CA" w:rsidRDefault="00D718CA">
        <w:pPr>
          <w:pStyle w:val="Fuzeile"/>
          <w:jc w:val="center"/>
        </w:pPr>
        <w:r>
          <w:fldChar w:fldCharType="begin"/>
        </w:r>
        <w:r>
          <w:instrText>PAGE   \* MERGEFORMAT</w:instrText>
        </w:r>
        <w:r>
          <w:fldChar w:fldCharType="separate"/>
        </w:r>
        <w:r>
          <w:rPr>
            <w:lang w:val="de-DE"/>
          </w:rPr>
          <w:t>2</w:t>
        </w:r>
        <w:r>
          <w:fldChar w:fldCharType="end"/>
        </w:r>
      </w:p>
    </w:sdtContent>
  </w:sdt>
  <w:p w14:paraId="4D4F5577" w14:textId="77777777" w:rsidR="00D718CA" w:rsidRDefault="00D718CA" w:rsidP="00BE0219">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95B7" w14:textId="2498DC32" w:rsidR="00866D6C" w:rsidRDefault="00866D6C">
    <w:pPr>
      <w:pStyle w:val="Fuzeile"/>
      <w:jc w:val="center"/>
    </w:pPr>
  </w:p>
  <w:p w14:paraId="40BB7FBF" w14:textId="77777777" w:rsidR="00866D6C" w:rsidRDefault="00866D6C"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D46EFD" w14:textId="77777777" w:rsidR="00716D32" w:rsidRDefault="00716D32" w:rsidP="00793C70">
      <w:pPr>
        <w:spacing w:line="240" w:lineRule="auto"/>
      </w:pPr>
      <w:r>
        <w:separator/>
      </w:r>
    </w:p>
  </w:footnote>
  <w:footnote w:type="continuationSeparator" w:id="0">
    <w:p w14:paraId="75C8503A" w14:textId="77777777" w:rsidR="00716D32" w:rsidRDefault="00716D32"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F5E" w14:textId="77777777" w:rsidR="00CF7756" w:rsidRDefault="00CF7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962F1" w14:textId="77777777" w:rsidR="00CF7756" w:rsidRDefault="00CF775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A177" w14:textId="77777777" w:rsidR="00CF7756" w:rsidRDefault="00CF775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7"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8"/>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9"/>
  </w:num>
  <w:num w:numId="21">
    <w:abstractNumId w:val="22"/>
  </w:num>
  <w:num w:numId="22">
    <w:abstractNumId w:val="19"/>
  </w:num>
  <w:num w:numId="23">
    <w:abstractNumId w:val="36"/>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5"/>
  </w:num>
  <w:num w:numId="39">
    <w:abstractNumId w:val="37"/>
  </w:num>
  <w:num w:numId="40">
    <w:abstractNumId w:val="3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4B0E"/>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1B10"/>
    <w:rsid w:val="002122F5"/>
    <w:rsid w:val="002123CC"/>
    <w:rsid w:val="002126DA"/>
    <w:rsid w:val="0021270E"/>
    <w:rsid w:val="002139C3"/>
    <w:rsid w:val="00213C80"/>
    <w:rsid w:val="00213D5C"/>
    <w:rsid w:val="00213E76"/>
    <w:rsid w:val="0021457B"/>
    <w:rsid w:val="00214F75"/>
    <w:rsid w:val="00215528"/>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874"/>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2BC"/>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E5B"/>
    <w:rsid w:val="004B6F54"/>
    <w:rsid w:val="004B74C5"/>
    <w:rsid w:val="004C1C49"/>
    <w:rsid w:val="004C1F9A"/>
    <w:rsid w:val="004C2C7A"/>
    <w:rsid w:val="004C34EF"/>
    <w:rsid w:val="004C411E"/>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7712"/>
    <w:rsid w:val="0061123E"/>
    <w:rsid w:val="006117B4"/>
    <w:rsid w:val="00611991"/>
    <w:rsid w:val="00611DCC"/>
    <w:rsid w:val="0061545A"/>
    <w:rsid w:val="0061572C"/>
    <w:rsid w:val="00615FF3"/>
    <w:rsid w:val="0061625C"/>
    <w:rsid w:val="00616284"/>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6D32"/>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6A71"/>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77"/>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5A5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3C7"/>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6D6C"/>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6D2"/>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54F8"/>
    <w:rsid w:val="00A657CC"/>
    <w:rsid w:val="00A66285"/>
    <w:rsid w:val="00A664DE"/>
    <w:rsid w:val="00A666C8"/>
    <w:rsid w:val="00A6770E"/>
    <w:rsid w:val="00A67AAF"/>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BB1"/>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66A"/>
    <w:rsid w:val="00B76734"/>
    <w:rsid w:val="00B76FF4"/>
    <w:rsid w:val="00B776CF"/>
    <w:rsid w:val="00B805A1"/>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1D9"/>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756"/>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0E59"/>
    <w:rsid w:val="00D712AA"/>
    <w:rsid w:val="00D7167F"/>
    <w:rsid w:val="00D718CA"/>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A00002EF" w:usb1="4000004B" w:usb2="00000000" w:usb3="00000000" w:csb0="000000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17E8"/>
    <w:rsid w:val="000561FE"/>
    <w:rsid w:val="00063AFE"/>
    <w:rsid w:val="0007176C"/>
    <w:rsid w:val="000721DC"/>
    <w:rsid w:val="0007361F"/>
    <w:rsid w:val="00086D08"/>
    <w:rsid w:val="00091C32"/>
    <w:rsid w:val="000C0CA4"/>
    <w:rsid w:val="000C46AF"/>
    <w:rsid w:val="000D0EAC"/>
    <w:rsid w:val="000E72F7"/>
    <w:rsid w:val="000E7C4A"/>
    <w:rsid w:val="001361B6"/>
    <w:rsid w:val="00154FF1"/>
    <w:rsid w:val="00155051"/>
    <w:rsid w:val="00174153"/>
    <w:rsid w:val="001E4089"/>
    <w:rsid w:val="001F15A4"/>
    <w:rsid w:val="001F5317"/>
    <w:rsid w:val="002121EE"/>
    <w:rsid w:val="00214D56"/>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9436C"/>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B7C0A"/>
    <w:rsid w:val="006D03DF"/>
    <w:rsid w:val="006E7C32"/>
    <w:rsid w:val="00702244"/>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D3264"/>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03D4"/>
    <w:rsid w:val="00D63021"/>
    <w:rsid w:val="00D700D3"/>
    <w:rsid w:val="00D805FB"/>
    <w:rsid w:val="00D84D9C"/>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589D"/>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23323</Words>
  <Characters>1842942</Characters>
  <Application>Microsoft Office Word</Application>
  <DocSecurity>0</DocSecurity>
  <Lines>15357</Lines>
  <Paragraphs>43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61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4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